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8E3CAE3"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w:t>
      </w:r>
      <w:r w:rsidR="005C19DE" w:rsidRPr="005C19DE">
        <w:rPr>
          <w:b/>
          <w:sz w:val="32"/>
          <w:szCs w:val="32"/>
        </w:rPr>
        <w:t xml:space="preserve"> characterization of cloud in reun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77777777" w:rsidR="00172476" w:rsidRDefault="00FD644F">
      <w:pPr>
        <w:jc w:val="both"/>
      </w:pPr>
      <w:r>
        <w:t xml:space="preserve">Email: </w:t>
      </w:r>
      <w:hyperlink r:id="rId8">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0FE04A5B" w:rsidR="00172476" w:rsidRPr="005C19DE" w:rsidRDefault="00FD644F" w:rsidP="005C19DE">
      <w:pPr>
        <w:pStyle w:val="ListParagraph"/>
        <w:numPr>
          <w:ilvl w:val="0"/>
          <w:numId w:val="6"/>
        </w:numPr>
        <w:ind w:left="567" w:hanging="567"/>
        <w:rPr>
          <w:lang w:val="fr-FR"/>
        </w:rPr>
      </w:pPr>
      <w:bookmarkStart w:id="2" w:name="bookmark=id.3dy6vkm" w:colFirst="0" w:colLast="0"/>
      <w:bookmarkStart w:id="3" w:name="bookmark=id.1fob9te" w:colFirst="0" w:colLast="0"/>
      <w:bookmarkEnd w:id="2"/>
      <w:bookmarkEnd w:id="3"/>
      <w:r w:rsidRPr="005C19DE">
        <w:rPr>
          <w:lang w:val="fr-FR"/>
        </w:rPr>
        <w:t>Laboratoire d'Energétique, d'Electronique et Procédés, ENERGY-lab, Université de La Réunion, La Réunion, France</w:t>
      </w:r>
    </w:p>
    <w:p w14:paraId="0000000B" w14:textId="33FCA302" w:rsidR="00172476" w:rsidRPr="000B2BDC" w:rsidRDefault="00FD644F" w:rsidP="007F1E56">
      <w:pPr>
        <w:ind w:left="566" w:hanging="566"/>
        <w:jc w:val="both"/>
        <w:rPr>
          <w:lang w:val="fr-FR"/>
        </w:rPr>
      </w:pPr>
      <w:r w:rsidRPr="00D76C5E">
        <w:rPr>
          <w:lang w:val="fr-FR"/>
        </w:rPr>
        <w:t>2</w:t>
      </w:r>
      <w:r w:rsidR="005C19D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10C2357F" w:rsidP="001E509C">
      <w:pPr>
        <w:jc w:val="both"/>
        <w:rPr>
          <w:color w:val="808080" w:themeColor="background1" w:themeShade="80"/>
        </w:rPr>
      </w:pPr>
      <w:r w:rsidRPr="10C2357F">
        <w:rPr>
          <w:color w:val="808080" w:themeColor="background1" w:themeShade="80"/>
        </w:rPr>
        <w:t># Microsoft word live editing link (login not required):</w:t>
      </w:r>
    </w:p>
    <w:p w14:paraId="3ED30304" w14:textId="10A26974" w:rsidR="10C2357F" w:rsidRDefault="10C2357F" w:rsidP="10C2357F">
      <w:pPr>
        <w:jc w:val="both"/>
      </w:pPr>
      <w:r>
        <w:t>https://1drv.ms/w/s!AhhWTWH2RB5fjetdI4NDwqHBFknlIA?e=ItaEUz</w:t>
      </w:r>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0C7D7519" w:rsidR="00297FF3" w:rsidRDefault="00000000" w:rsidP="001E509C">
      <w:pPr>
        <w:jc w:val="both"/>
        <w:rPr>
          <w:color w:val="808080" w:themeColor="background1" w:themeShade="80"/>
        </w:rPr>
      </w:pPr>
      <w:hyperlink r:id="rId9"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0"/>
          <w:headerReference w:type="default" r:id="rId11"/>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rsidP="005C19DE">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South West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76C1FD78" w14:textId="2995F10F" w:rsidR="002F520E" w:rsidRDefault="002F520E">
      <w:pPr>
        <w:pBdr>
          <w:bottom w:val="double" w:sz="6" w:space="1" w:color="auto"/>
        </w:pBdr>
        <w:jc w:val="both"/>
      </w:pPr>
      <w:r>
        <w:t xml:space="preserve">The cloud for SSR prediction: </w:t>
      </w:r>
      <w:hyperlink w:anchor="_ENREF_9" w:tooltip="Riihimaki, 2021 #258" w:history="1">
        <w:r w:rsidRPr="002F520E">
          <w:rPr>
            <w:rStyle w:val="Hyperlink"/>
          </w:rPr>
          <w:fldChar w:fldCharType="begin"/>
        </w:r>
        <w:r w:rsidRPr="002F520E">
          <w:rPr>
            <w:rStyle w:val="Hyperlink"/>
          </w:rPr>
          <w:instrText xml:space="preserve"> ADDIN EN.CITE &lt;EndNote&gt;&lt;Cite&gt;&lt;Author&gt;Riihimaki&lt;/Author&gt;&lt;Year&gt;2021&lt;/Year&gt;&lt;RecNum&gt;258&lt;/RecNum&gt;&lt;DisplayText&gt;Riihimaki et al., 2021&lt;/DisplayText&gt;&lt;record&gt;&lt;rec-number&gt;258&lt;/rec-number&gt;&lt;foreign-keys&gt;&lt;key app="EN" db-id="ap2s0vva2tfapsexxan50rrawfdrerr00v90" timestamp="1653465545"&gt;258&lt;/key&gt;&lt;/foreign-keys&gt;&lt;ref-type name="Journal Article"&gt;17&lt;/ref-type&gt;&lt;contributors&gt;&lt;authors&gt;&lt;author&gt;Riihimaki, Laura D.&lt;/author&gt;&lt;author&gt;Li, Xinya&lt;/author&gt;&lt;author&gt;Hou, Zhangshuan&lt;/author&gt;&lt;author&gt;Berg, Larry K.&lt;/author&gt;&lt;/authors&gt;&lt;/contributors&gt;&lt;titles&gt;&lt;title&gt;Improving prediction of surface solar irradiance variability by integrating observed cloud characteristics and machine learning&lt;/title&gt;&lt;secondary-title&gt;Solar Energy&lt;/secondary-title&gt;&lt;/titles&gt;&lt;periodical&gt;&lt;full-title&gt;Solar Energy&lt;/full-title&gt;&lt;/periodical&gt;&lt;pages&gt;275-285&lt;/pages&gt;&lt;volume&gt;225&lt;/volume&gt;&lt;keywords&gt;&lt;keyword&gt;Solar forecasting&lt;/keyword&gt;&lt;keyword&gt;Variability&lt;/keyword&gt;&lt;keyword&gt;Solar irradiance&lt;/keyword&gt;&lt;keyword&gt;Machine learning&lt;/keyword&gt;&lt;keyword&gt;ARM Southern Great Plains&lt;/keyword&gt;&lt;keyword&gt;Clouds&lt;/keyword&gt;&lt;/keywords&gt;&lt;dates&gt;&lt;year&gt;2021&lt;/year&gt;&lt;pub-dates&gt;&lt;date&gt;2021/09/01/&lt;/date&gt;&lt;/pub-dates&gt;&lt;/dates&gt;&lt;isbn&gt;0038-092X&lt;/isbn&gt;&lt;urls&gt;&lt;related-urls&gt;&lt;url&gt;https://www.sciencedirect.com/science/article/pii/S0038092X21006174&lt;/url&gt;&lt;/related-urls&gt;&lt;/urls&gt;&lt;electronic-resource-num&gt;https://doi.org/10.1016/j.solener.2021.07.047&lt;/electronic-resource-num&gt;&lt;/record&gt;&lt;/Cite&gt;&lt;/EndNote&gt;</w:instrText>
        </w:r>
        <w:r w:rsidRPr="002F520E">
          <w:rPr>
            <w:rStyle w:val="Hyperlink"/>
          </w:rPr>
          <w:fldChar w:fldCharType="separate"/>
        </w:r>
        <w:r w:rsidRPr="002F520E">
          <w:rPr>
            <w:rStyle w:val="Hyperlink"/>
          </w:rPr>
          <w:t>Riihimaki et al., 2021</w:t>
        </w:r>
        <w:r w:rsidRPr="002F520E">
          <w:rPr>
            <w:rStyle w:val="Hyperlink"/>
          </w:rPr>
          <w:fldChar w:fldCharType="end"/>
        </w:r>
      </w:hyperlink>
      <w:r w:rsidR="00CA715E">
        <w:t>:</w:t>
      </w:r>
    </w:p>
    <w:p w14:paraId="4551C5A7" w14:textId="497C53A8" w:rsidR="00CA715E" w:rsidRPr="00CA715E" w:rsidRDefault="00CA715E">
      <w:pPr>
        <w:jc w:val="both"/>
        <w:rPr>
          <w:rFonts w:ascii="Helvetica Neue" w:eastAsiaTheme="minorEastAsia" w:hAnsi="Helvetica Neue" w:cs="Helvetica Neue"/>
          <w:color w:val="000000"/>
          <w:sz w:val="18"/>
          <w:szCs w:val="18"/>
        </w:rPr>
      </w:pPr>
      <w:r w:rsidRPr="00CA715E">
        <w:rPr>
          <w:rFonts w:ascii="Helvetica Neue" w:eastAsiaTheme="minorEastAsia" w:hAnsi="Helvetica Neue" w:cs="Helvetica Neue"/>
          <w:color w:val="000000"/>
          <w:sz w:val="18"/>
          <w:szCs w:val="18"/>
        </w:rPr>
        <w:t>A 5-year, 1-minute resolution observational dataset of clouds and solar radiation was produced that includes two metrics of the variability in surface solar irradiance due to cloud type and fractional sky cover. Multiple regression models were trained to fit observations of surface solar irradiance variability from those two cloud property predictors. We found that ensemble tree-based methods, Random Forest and Gradient Boosting Machine, have the least overfitting issues and showed the best performance with an R2 of 0.42. While the observational data trained in this study was only from one site, the U.S. Department of Energy (DOE) Atmospheric Radiation Measurement (ARM) Southern Great Plains (SGP) site in Oklahoma, initial comparisons of the seasonality of the statistics suggest that these results are relatively weather regime independent; the generality of such a finding across sites will be tested in future work. The observational data and developed machine learning model are being used to create a numerical weather prediction model parameterization to enable day-ahead solar variability prediction in a computationally efficient way. This is a first step towards creating a new paradigm of predicting day-ahead variability with the potential to provide a new tool to improve grid operation, planning, and resilience.</w:t>
      </w:r>
    </w:p>
    <w:p w14:paraId="28078EFA" w14:textId="49E9526E" w:rsidR="00CA715E" w:rsidRDefault="00CA715E">
      <w:pPr>
        <w:jc w:val="both"/>
      </w:pPr>
      <w:r w:rsidRPr="00CA715E">
        <w:t>==================================</w:t>
      </w:r>
      <w:r>
        <w:t xml:space="preserve"> </w:t>
      </w: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3BC29D33" w:rsidR="00F41B1E" w:rsidRDefault="003A0207">
      <w:pPr>
        <w:jc w:val="both"/>
      </w:pPr>
      <w:r w:rsidRPr="00553783">
        <w:t>Cloud Type product</w:t>
      </w:r>
      <w:r w:rsidR="009E1BB3" w:rsidRPr="00553783">
        <w:t xml:space="preserve"> 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r w:rsidR="006A5FEC" w:rsidRPr="006A5FEC">
        <w:t>forests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8" w:tooltip="Philippon, 2016 #60" w:history="1">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71A39E30" w:rsidR="00B3225A" w:rsidRDefault="000316E2" w:rsidP="000316E2">
      <w:pPr>
        <w:jc w:val="both"/>
      </w:pPr>
      <w:r>
        <w:t xml:space="preserve">T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 (</w:t>
      </w:r>
      <w:hyperlink w:anchor="_ENREF_7" w:tooltip="Miyamoto, 2018 #254" w:history="1">
        <w:r w:rsidR="002F520E" w:rsidRPr="002F520E">
          <w:rPr>
            <w:rStyle w:val="Hyperlink"/>
          </w:rPr>
          <w:fldChar w:fldCharType="begin"/>
        </w:r>
        <w:r w:rsidR="002F520E" w:rsidRPr="002F520E">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2F520E" w:rsidRPr="002F520E">
          <w:rPr>
            <w:rStyle w:val="Hyperlink"/>
          </w:rPr>
          <w:fldChar w:fldCharType="separate"/>
        </w:r>
        <w:r w:rsidR="002F520E" w:rsidRPr="002F520E">
          <w:rPr>
            <w:rStyle w:val="Hyperlink"/>
          </w:rPr>
          <w:t>Miyamoto et al., 2018</w:t>
        </w:r>
        <w:r w:rsidR="002F520E" w:rsidRPr="002F520E">
          <w:rPr>
            <w:rStyle w:val="Hyperlink"/>
          </w:rPr>
          <w:fldChar w:fldCharType="end"/>
        </w:r>
      </w:hyperlink>
      <w:r>
        <w:t>).</w:t>
      </w:r>
    </w:p>
    <w:p w14:paraId="3E8BFF95" w14:textId="77777777" w:rsidR="00B22923" w:rsidRDefault="00B22923" w:rsidP="00B3225A">
      <w:pPr>
        <w:jc w:val="both"/>
      </w:pPr>
    </w:p>
    <w:p w14:paraId="0F5944E9" w14:textId="55836251" w:rsidR="00B3225A" w:rsidRDefault="00000000" w:rsidP="00B3225A">
      <w:pPr>
        <w:jc w:val="both"/>
      </w:pPr>
      <w:hyperlink w:anchor="_ENREF_5" w:tooltip="Li, 2014 #255" w:history="1">
        <w:r w:rsidR="002F520E" w:rsidRPr="002F520E">
          <w:rPr>
            <w:rStyle w:val="Hyperlink"/>
          </w:rPr>
          <w:fldChar w:fldCharType="begin"/>
        </w:r>
        <w:r w:rsidR="002F520E" w:rsidRPr="002F520E">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002F520E" w:rsidRPr="002F520E">
          <w:rPr>
            <w:rStyle w:val="Hyperlink"/>
          </w:rPr>
          <w:fldChar w:fldCharType="separate"/>
        </w:r>
        <w:r w:rsidR="002F520E" w:rsidRPr="002F520E">
          <w:rPr>
            <w:rStyle w:val="Hyperlink"/>
          </w:rPr>
          <w:t>Li et al. (2014)</w:t>
        </w:r>
        <w:r w:rsidR="002F520E" w:rsidRPr="002F520E">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53CD0C6B"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between 2007 and 2010)</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10" w:tooltip="Vérèmes, 2019 #18" w:history="1">
        <w:r w:rsidR="002F520E" w:rsidRPr="002F520E">
          <w:rPr>
            <w:rStyle w:val="Hyperlink"/>
          </w:rPr>
          <w:fldChar w:fldCharType="begin"/>
        </w:r>
        <w:r w:rsidR="002F520E" w:rsidRPr="002F520E">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2F520E" w:rsidRPr="002F520E">
          <w:rPr>
            <w:rStyle w:val="Hyperlink"/>
          </w:rPr>
          <w:fldChar w:fldCharType="separate"/>
        </w:r>
        <w:r w:rsidR="002F520E" w:rsidRPr="002F520E">
          <w:rPr>
            <w:rStyle w:val="Hyperlink"/>
          </w:rPr>
          <w:t>Vérèmes et al., 2019</w:t>
        </w:r>
        <w:r w:rsidR="002F520E" w:rsidRPr="002F520E">
          <w:rPr>
            <w:rStyle w:val="Hyperlink"/>
          </w:rPr>
          <w:fldChar w:fldCharType="end"/>
        </w:r>
      </w:hyperlink>
      <w:r w:rsidR="006F0D28">
        <w:t>).</w:t>
      </w:r>
    </w:p>
    <w:p w14:paraId="3F8D201B" w14:textId="77777777" w:rsidR="00872875" w:rsidRDefault="00872875">
      <w:pPr>
        <w:jc w:val="both"/>
      </w:pPr>
    </w:p>
    <w:p w14:paraId="1B57601B" w14:textId="7CD0332B" w:rsidR="008213CE" w:rsidRDefault="008213CE" w:rsidP="008213CE">
      <w:pPr>
        <w:jc w:val="both"/>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3" w:tooltip="Durand, 2021 #253" w:history="1">
        <w:r w:rsidR="002F520E" w:rsidRPr="002F520E">
          <w:rPr>
            <w:rStyle w:val="Hyperlink"/>
          </w:rPr>
          <w:fldChar w:fldCharType="begin"/>
        </w:r>
        <w:r w:rsidR="002F520E" w:rsidRPr="002F520E">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2F520E" w:rsidRPr="002F520E">
          <w:rPr>
            <w:rStyle w:val="Hyperlink"/>
          </w:rPr>
          <w:fldChar w:fldCharType="separate"/>
        </w:r>
        <w:r w:rsidR="002F520E" w:rsidRPr="002F520E">
          <w:rPr>
            <w:rStyle w:val="Hyperlink"/>
          </w:rPr>
          <w:t>Durand et al., 2021</w:t>
        </w:r>
        <w:r w:rsidR="002F520E" w:rsidRPr="002F520E">
          <w:rPr>
            <w:rStyle w:val="Hyperlink"/>
          </w:rPr>
          <w:fldChar w:fldCharType="end"/>
        </w:r>
      </w:hyperlink>
      <w:r>
        <w:t>).</w:t>
      </w:r>
    </w:p>
    <w:p w14:paraId="67E04C8B" w14:textId="77777777" w:rsidR="00872875" w:rsidRDefault="00872875">
      <w:pPr>
        <w:jc w:val="both"/>
      </w:pPr>
    </w:p>
    <w:p w14:paraId="3553C6D5" w14:textId="28526C7E" w:rsidR="00B703B0" w:rsidRDefault="00000000">
      <w:pPr>
        <w:jc w:val="both"/>
      </w:pPr>
      <w:hyperlink w:anchor="_ENREF_4" w:tooltip="Kahn, 2008 #140" w:history="1">
        <w:r w:rsidR="002F520E" w:rsidRPr="002F520E">
          <w:rPr>
            <w:rStyle w:val="Hyperlink"/>
          </w:rPr>
          <w:fldChar w:fldCharType="begin"/>
        </w:r>
        <w:r w:rsidR="002F520E" w:rsidRPr="002F520E">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002F520E" w:rsidRPr="002F520E">
          <w:rPr>
            <w:rStyle w:val="Hyperlink"/>
          </w:rPr>
          <w:fldChar w:fldCharType="separate"/>
        </w:r>
        <w:r w:rsidR="002F520E" w:rsidRPr="002F520E">
          <w:rPr>
            <w:rStyle w:val="Hyperlink"/>
          </w:rPr>
          <w:t>Kahn et al., 2008</w:t>
        </w:r>
        <w:r w:rsidR="002F520E" w:rsidRPr="002F520E">
          <w:rPr>
            <w:rStyle w:val="Hyperlink"/>
          </w:rPr>
          <w:fldChar w:fldCharType="end"/>
        </w:r>
      </w:hyperlink>
    </w:p>
    <w:p w14:paraId="7BF6AF4C" w14:textId="77777777" w:rsidR="003C44C2" w:rsidRDefault="003C44C2">
      <w:pPr>
        <w:jc w:val="both"/>
      </w:pPr>
    </w:p>
    <w:p w14:paraId="4617707E" w14:textId="601B4C9E" w:rsidR="003C44C2" w:rsidRDefault="00000000">
      <w:pPr>
        <w:jc w:val="both"/>
      </w:pPr>
      <w:hyperlink w:anchor="_ENREF_2" w:tooltip="Chen, 2000 #139" w:history="1">
        <w:r w:rsidR="002F520E" w:rsidRPr="002F520E">
          <w:rPr>
            <w:rStyle w:val="Hyperlink"/>
          </w:rPr>
          <w:fldChar w:fldCharType="begin"/>
        </w:r>
        <w:r w:rsidR="002F520E" w:rsidRPr="002F520E">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002F520E" w:rsidRPr="002F520E">
          <w:rPr>
            <w:rStyle w:val="Hyperlink"/>
          </w:rPr>
          <w:fldChar w:fldCharType="separate"/>
        </w:r>
        <w:r w:rsidR="002F520E" w:rsidRPr="002F520E">
          <w:rPr>
            <w:rStyle w:val="Hyperlink"/>
          </w:rPr>
          <w:t>Chen et al., 2000</w:t>
        </w:r>
        <w:r w:rsidR="002F520E" w:rsidRPr="002F520E">
          <w:rPr>
            <w:rStyle w:val="Hyperlink"/>
          </w:rPr>
          <w:fldChar w:fldCharType="end"/>
        </w:r>
      </w:hyperlink>
    </w:p>
    <w:p w14:paraId="5EDAA02B" w14:textId="77777777" w:rsidR="00EA537C" w:rsidRDefault="00EA537C">
      <w:pPr>
        <w:jc w:val="both"/>
      </w:pPr>
    </w:p>
    <w:p w14:paraId="00000024" w14:textId="2BB63A64" w:rsidR="00172476" w:rsidRDefault="00172476">
      <w:pPr>
        <w:jc w:val="both"/>
      </w:pPr>
    </w:p>
    <w:p w14:paraId="08EACC86" w14:textId="6BEAEAAC" w:rsidR="00D25910" w:rsidRDefault="00D25910">
      <w:pPr>
        <w:jc w:val="both"/>
      </w:pPr>
      <w:r>
        <w:rPr>
          <w:rFonts w:eastAsiaTheme="minorEastAsia"/>
          <w:sz w:val="17"/>
          <w:szCs w:val="17"/>
        </w:rPr>
        <w:t>In the present study, the focus is put on Reunion island</w:t>
      </w:r>
      <w:r w:rsidR="00B67FC8">
        <w:rPr>
          <w:rFonts w:eastAsiaTheme="minorEastAsia"/>
          <w:sz w:val="17"/>
          <w:szCs w:val="17"/>
        </w:rPr>
        <w:t>.</w:t>
      </w:r>
    </w:p>
    <w:p w14:paraId="5F42F3FB" w14:textId="77777777" w:rsidR="00D25910" w:rsidRDefault="00D25910">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2958AAFD" w:rsidR="00172476" w:rsidRDefault="002A785A">
      <w:pPr>
        <w:pStyle w:val="Heading1"/>
      </w:pPr>
      <w:bookmarkStart w:id="14" w:name="_heading=h.1t3h5sf" w:colFirst="0" w:colLast="0"/>
      <w:bookmarkEnd w:id="14"/>
      <w:r>
        <w:lastRenderedPageBreak/>
        <w:t xml:space="preserve">Context, </w:t>
      </w:r>
      <w:r w:rsidR="00FD644F">
        <w:t>Data</w:t>
      </w:r>
    </w:p>
    <w:p w14:paraId="00000029" w14:textId="77777777" w:rsidR="00172476" w:rsidRDefault="00172476"/>
    <w:p w14:paraId="0000002A" w14:textId="2D8D5008" w:rsidR="00172476" w:rsidRDefault="002A785A" w:rsidP="00460D2B">
      <w:pPr>
        <w:pStyle w:val="Heading2"/>
      </w:pPr>
      <w:r>
        <w:t xml:space="preserve">climate </w:t>
      </w:r>
      <w:r w:rsidR="00460D2B">
        <w:t xml:space="preserve">of </w:t>
      </w:r>
      <w:r w:rsidR="000C471F">
        <w:t>Reunion Island</w:t>
      </w:r>
      <w:r>
        <w:t xml:space="preserve"> </w:t>
      </w:r>
    </w:p>
    <w:p w14:paraId="35D40A29" w14:textId="6D49C13F" w:rsidR="00460D2B" w:rsidRDefault="00460D2B">
      <w:pPr>
        <w:jc w:val="both"/>
      </w:pPr>
    </w:p>
    <w:p w14:paraId="41876C85" w14:textId="6B866E17" w:rsidR="00460D2B" w:rsidRDefault="00460D2B" w:rsidP="00460D2B">
      <w:pPr>
        <w:pStyle w:val="ListParagraph"/>
        <w:numPr>
          <w:ilvl w:val="0"/>
          <w:numId w:val="9"/>
        </w:numPr>
        <w:jc w:val="both"/>
      </w:pPr>
      <w:r>
        <w:rPr>
          <w:rFonts w:hint="eastAsia"/>
        </w:rPr>
        <w:t>t</w:t>
      </w:r>
      <w:r>
        <w:t>opography,</w:t>
      </w:r>
      <w:r w:rsidR="000C471F">
        <w:t xml:space="preserve"> circulation, pr,</w:t>
      </w:r>
      <w:r>
        <w:t xml:space="preserve"> see </w:t>
      </w:r>
      <w:hyperlink w:anchor="_ENREF_6" w:tooltip="Mialhe, 2020 #74" w:history="1">
        <w:r w:rsidR="002F520E" w:rsidRPr="002F520E">
          <w:rPr>
            <w:rStyle w:val="Hyperlink"/>
          </w:rPr>
          <w:fldChar w:fldCharType="begin"/>
        </w:r>
        <w:r w:rsidR="002F520E" w:rsidRPr="002F520E">
          <w:rPr>
            <w:rStyle w:val="Hyperlink"/>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2F520E" w:rsidRPr="002F520E">
          <w:rPr>
            <w:rStyle w:val="Hyperlink"/>
          </w:rPr>
          <w:fldChar w:fldCharType="separate"/>
        </w:r>
        <w:r w:rsidR="002F520E" w:rsidRPr="002F520E">
          <w:rPr>
            <w:rStyle w:val="Hyperlink"/>
          </w:rPr>
          <w:t>Mialhe et al., 2020</w:t>
        </w:r>
        <w:r w:rsidR="002F520E" w:rsidRPr="002F520E">
          <w:rPr>
            <w:rStyle w:val="Hyperlink"/>
          </w:rPr>
          <w:fldChar w:fldCharType="end"/>
        </w:r>
      </w:hyperlink>
    </w:p>
    <w:p w14:paraId="7D530891" w14:textId="1234BBAE" w:rsidR="00460D2B" w:rsidRDefault="00460D2B">
      <w:pPr>
        <w:jc w:val="both"/>
      </w:pPr>
    </w:p>
    <w:p w14:paraId="0000002B" w14:textId="5B5B870B" w:rsidR="00172476" w:rsidRDefault="00414CDD" w:rsidP="005C19DE">
      <w:pPr>
        <w:pStyle w:val="Heading2"/>
      </w:pPr>
      <w:r>
        <w:rPr>
          <w:rFonts w:eastAsiaTheme="minorEastAsia"/>
          <w:color w:val="000080"/>
          <w:sz w:val="23"/>
          <w:szCs w:val="23"/>
        </w:rPr>
        <w:t>SAFNWC/GEO</w:t>
      </w:r>
      <w:r w:rsidR="00D435D4">
        <w:t xml:space="preserve">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7F7EEC35" w:rsidR="00414CDD" w:rsidRPr="00414CDD" w:rsidRDefault="00000000" w:rsidP="00414CDD">
      <w:pPr>
        <w:rPr>
          <w:color w:val="808080" w:themeColor="background1" w:themeShade="80"/>
          <w:lang w:eastAsia="en-US"/>
        </w:rPr>
      </w:pPr>
      <w:hyperlink r:id="rId12"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453BB1DE" w14:textId="77777777" w:rsidR="00737826" w:rsidRDefault="00737826" w:rsidP="00737826">
      <w:pPr>
        <w:keepNext/>
        <w:jc w:val="both"/>
      </w:pPr>
      <w:r>
        <w:rPr>
          <w:noProof/>
        </w:rPr>
        <w:drawing>
          <wp:inline distT="0" distB="0" distL="0" distR="0" wp14:anchorId="59A3A04C" wp14:editId="0D757C80">
            <wp:extent cx="5972810" cy="393621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810" cy="3936218"/>
                    </a:xfrm>
                    <a:prstGeom prst="rect">
                      <a:avLst/>
                    </a:prstGeom>
                  </pic:spPr>
                </pic:pic>
              </a:graphicData>
            </a:graphic>
          </wp:inline>
        </w:drawing>
      </w:r>
    </w:p>
    <w:p w14:paraId="7BD31923" w14:textId="6AAF8520" w:rsidR="00737826" w:rsidRDefault="00737826" w:rsidP="00737826">
      <w:pPr>
        <w:pStyle w:val="Caption"/>
        <w:jc w:val="both"/>
      </w:pPr>
      <w:r>
        <w:t xml:space="preserve">Fig. </w:t>
      </w:r>
      <w:r>
        <w:fldChar w:fldCharType="begin"/>
      </w:r>
      <w:r>
        <w:instrText>SEQ Fig. \* ARABIC</w:instrText>
      </w:r>
      <w:r>
        <w:fldChar w:fldCharType="separate"/>
      </w:r>
      <w:r w:rsidR="007D3ED3">
        <w:rPr>
          <w:noProof/>
        </w:rPr>
        <w:t>1</w:t>
      </w:r>
      <w:r>
        <w:fldChar w:fldCharType="end"/>
      </w:r>
      <w:r>
        <w:t xml:space="preserve"> spatial coverage of downloaded SAF_NWC cloud product</w:t>
      </w:r>
      <w:r w:rsidR="00A42CB9">
        <w:t xml:space="preserve">, variable is </w:t>
      </w:r>
      <w:proofErr w:type="spellStart"/>
      <w:r w:rsidR="00E02F94">
        <w:t>ct_conditions</w:t>
      </w:r>
      <w:proofErr w:type="spellEnd"/>
      <w:r w:rsidR="00E02F94">
        <w:t xml:space="preserve"> as an example</w:t>
      </w:r>
      <w:r w:rsidR="00A42CB9">
        <w:t xml:space="preserve">, </w:t>
      </w:r>
      <w:r w:rsidR="009F0007">
        <w:t>in general projection.</w:t>
      </w:r>
    </w:p>
    <w:p w14:paraId="74501305" w14:textId="77777777" w:rsidR="009F0007" w:rsidRDefault="009F0007" w:rsidP="009F0007">
      <w:pPr>
        <w:keepNext/>
        <w:jc w:val="both"/>
      </w:pPr>
      <w:r>
        <w:rPr>
          <w:rFonts w:hint="eastAsia"/>
          <w:noProof/>
        </w:rPr>
        <w:lastRenderedPageBreak/>
        <w:drawing>
          <wp:inline distT="0" distB="0" distL="0" distR="0" wp14:anchorId="5F36A3CF" wp14:editId="2E0411EA">
            <wp:extent cx="5321300" cy="3539959"/>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1300" cy="3539959"/>
                    </a:xfrm>
                    <a:prstGeom prst="rect">
                      <a:avLst/>
                    </a:prstGeom>
                  </pic:spPr>
                </pic:pic>
              </a:graphicData>
            </a:graphic>
          </wp:inline>
        </w:drawing>
      </w:r>
    </w:p>
    <w:p w14:paraId="5EB6D603" w14:textId="3DB039E7" w:rsidR="00737826" w:rsidRPr="009F0007" w:rsidRDefault="009F0007" w:rsidP="009F0007">
      <w:pPr>
        <w:pStyle w:val="Caption"/>
        <w:jc w:val="both"/>
      </w:pPr>
      <w:r>
        <w:t xml:space="preserve">Fig. </w:t>
      </w:r>
      <w:r>
        <w:fldChar w:fldCharType="begin"/>
      </w:r>
      <w:r>
        <w:instrText>SEQ Fig. \* ARABIC</w:instrText>
      </w:r>
      <w:r>
        <w:fldChar w:fldCharType="separate"/>
      </w:r>
      <w:r w:rsidR="007D3ED3">
        <w:rPr>
          <w:noProof/>
        </w:rPr>
        <w:t>2</w:t>
      </w:r>
      <w:r>
        <w:fldChar w:fldCharType="end"/>
      </w:r>
      <w:r>
        <w:t xml:space="preserve"> Spatial coverage of SAF_NWC cloud product over Reunion I</w:t>
      </w:r>
      <w:r w:rsidR="00F521FD">
        <w:t>sland</w:t>
      </w:r>
      <w:r w:rsidR="005C19DE">
        <w:t xml:space="preserve"> (</w:t>
      </w:r>
      <w:r w:rsidR="003A3367">
        <w:t>30</w:t>
      </w:r>
      <w:r w:rsidR="005C19DE">
        <w:t>/</w:t>
      </w:r>
      <w:r w:rsidR="003A3367">
        <w:t>34</w:t>
      </w:r>
      <w:r w:rsidR="005C19DE">
        <w:t xml:space="preserve"> pixels in the latitude/longitude direction)</w:t>
      </w:r>
    </w:p>
    <w:p w14:paraId="0000003A" w14:textId="3C508CFA" w:rsidR="00172476" w:rsidRDefault="00172476">
      <w:pPr>
        <w:jc w:val="both"/>
      </w:pPr>
    </w:p>
    <w:p w14:paraId="793D2670" w14:textId="39F88BCD" w:rsidR="005C19DE" w:rsidRDefault="005C19DE">
      <w:pPr>
        <w:jc w:val="both"/>
      </w:pPr>
    </w:p>
    <w:p w14:paraId="275CC047" w14:textId="7DF7FC5E" w:rsidR="005C19DE" w:rsidRDefault="005C19DE" w:rsidP="005C19DE">
      <w:pPr>
        <w:pStyle w:val="Heading3"/>
      </w:pPr>
      <w:r>
        <w:t>Data completeness</w:t>
      </w:r>
    </w:p>
    <w:p w14:paraId="2D999D55" w14:textId="79359107" w:rsidR="005C19DE" w:rsidRDefault="005C19DE" w:rsidP="005C19DE"/>
    <w:p w14:paraId="16377F1E" w14:textId="77777777" w:rsidR="005C19DE" w:rsidRDefault="005C19DE" w:rsidP="005C19DE">
      <w:pPr>
        <w:keepNext/>
      </w:pPr>
      <w:r>
        <w:rPr>
          <w:rFonts w:hint="eastAsia"/>
          <w:noProof/>
        </w:rPr>
        <w:drawing>
          <wp:inline distT="0" distB="0" distL="0" distR="0" wp14:anchorId="73BB8267" wp14:editId="320796C0">
            <wp:extent cx="3955294" cy="302174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5294" cy="3021747"/>
                    </a:xfrm>
                    <a:prstGeom prst="rect">
                      <a:avLst/>
                    </a:prstGeom>
                  </pic:spPr>
                </pic:pic>
              </a:graphicData>
            </a:graphic>
          </wp:inline>
        </w:drawing>
      </w:r>
    </w:p>
    <w:p w14:paraId="1709C0DE" w14:textId="6420C48A" w:rsidR="005C19DE" w:rsidRDefault="005C19DE" w:rsidP="005C19DE">
      <w:pPr>
        <w:pStyle w:val="Caption"/>
      </w:pPr>
      <w:r>
        <w:t xml:space="preserve">Fig. </w:t>
      </w:r>
      <w:r>
        <w:fldChar w:fldCharType="begin"/>
      </w:r>
      <w:r>
        <w:instrText>SEQ Fig. \* ARABIC</w:instrText>
      </w:r>
      <w:r>
        <w:fldChar w:fldCharType="separate"/>
      </w:r>
      <w:r w:rsidR="007D3ED3">
        <w:rPr>
          <w:noProof/>
        </w:rPr>
        <w:t>3</w:t>
      </w:r>
      <w:r>
        <w:fldChar w:fldCharType="end"/>
      </w:r>
      <w:r>
        <w:t xml:space="preserve"> Number of missing data in month and hour of the year 2019. The total number of records of one pixel depends on the number of days in corresponding month and the frequency of data (every 15 minutes). The total number of missing values is indicat</w:t>
      </w:r>
      <w:r w:rsidR="00A72012">
        <w:t xml:space="preserve">ed on the </w:t>
      </w:r>
      <w:commentRangeStart w:id="15"/>
      <w:r w:rsidR="00A72012">
        <w:t>plot</w:t>
      </w:r>
      <w:commentRangeEnd w:id="15"/>
      <w:r w:rsidR="00A72012">
        <w:rPr>
          <w:rStyle w:val="CommentReference"/>
          <w:iCs w:val="0"/>
          <w:color w:val="000000"/>
        </w:rPr>
        <w:commentReference w:id="15"/>
      </w:r>
      <w:r w:rsidR="00A72012">
        <w:t xml:space="preserve">. </w:t>
      </w:r>
      <w:r w:rsidR="00AA24B5">
        <w:t>461 are missing, and</w:t>
      </w:r>
      <w:r w:rsidR="00B0413E">
        <w:t xml:space="preserve"> </w:t>
      </w:r>
      <w:r w:rsidR="00A52BCC" w:rsidRPr="00A52BCC">
        <w:t xml:space="preserve">1 map </w:t>
      </w:r>
      <w:r w:rsidR="00A52BCC">
        <w:t>is</w:t>
      </w:r>
      <w:r w:rsidR="00A52BCC" w:rsidRPr="00A52BCC">
        <w:t xml:space="preserve"> found with only nan @: ['2019-03-27T11:00:00.000000000']</w:t>
      </w:r>
      <w:r w:rsidR="00AA24B5">
        <w:t>, removed.</w:t>
      </w:r>
    </w:p>
    <w:p w14:paraId="53E15634" w14:textId="77777777" w:rsidR="00CC73A8" w:rsidRPr="00CC73A8" w:rsidRDefault="00CC73A8" w:rsidP="00CC73A8"/>
    <w:p w14:paraId="7CE90F44" w14:textId="6A6D5C63" w:rsidR="005C19DE" w:rsidRDefault="00A72012" w:rsidP="005C19DE">
      <w:pPr>
        <w:pStyle w:val="ListParagraph"/>
        <w:numPr>
          <w:ilvl w:val="0"/>
          <w:numId w:val="7"/>
        </w:numPr>
      </w:pPr>
      <w:r>
        <w:lastRenderedPageBreak/>
        <w:t>E</w:t>
      </w:r>
      <w:r w:rsidR="005C19DE">
        <w:t>ach</w:t>
      </w:r>
      <w:r>
        <w:t xml:space="preserve"> pixel should have about 120 values (30 days * 4 values / hour).</w:t>
      </w:r>
    </w:p>
    <w:p w14:paraId="007E3A74" w14:textId="15CDC713" w:rsidR="00A72012" w:rsidRDefault="00A72012" w:rsidP="005C19DE">
      <w:pPr>
        <w:pStyle w:val="ListParagraph"/>
        <w:numPr>
          <w:ilvl w:val="0"/>
          <w:numId w:val="7"/>
        </w:numPr>
      </w:pPr>
      <w:r>
        <w:t xml:space="preserve">July: few missing data are found, even </w:t>
      </w:r>
      <w:bookmarkStart w:id="16" w:name="OLE_LINK5"/>
      <w:bookmarkStart w:id="17" w:name="OLE_LINK6"/>
      <w:r>
        <w:t>still only le</w:t>
      </w:r>
      <w:bookmarkEnd w:id="16"/>
      <w:bookmarkEnd w:id="17"/>
      <w:r>
        <w:t xml:space="preserve">ss than </w:t>
      </w:r>
      <w:commentRangeStart w:id="18"/>
      <w:r>
        <w:t>15%.</w:t>
      </w:r>
      <w:commentRangeEnd w:id="18"/>
      <w:r>
        <w:rPr>
          <w:rStyle w:val="CommentReference"/>
        </w:rPr>
        <w:commentReference w:id="18"/>
      </w:r>
    </w:p>
    <w:p w14:paraId="125AF401" w14:textId="77777777" w:rsidR="00A72012" w:rsidRPr="005C19DE" w:rsidRDefault="00A72012" w:rsidP="00A72012"/>
    <w:p w14:paraId="0F180DB8" w14:textId="321B5F62" w:rsidR="005C19DE" w:rsidRDefault="00110F21">
      <w:pPr>
        <w:jc w:val="both"/>
      </w:pPr>
      <w:r>
        <w:rPr>
          <w:noProof/>
        </w:rPr>
        <w:drawing>
          <wp:inline distT="0" distB="0" distL="0" distR="0" wp14:anchorId="5F2702FF" wp14:editId="213C4856">
            <wp:extent cx="5972810" cy="1174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1174115"/>
                    </a:xfrm>
                    <a:prstGeom prst="rect">
                      <a:avLst/>
                    </a:prstGeom>
                  </pic:spPr>
                </pic:pic>
              </a:graphicData>
            </a:graphic>
          </wp:inline>
        </w:drawing>
      </w:r>
    </w:p>
    <w:p w14:paraId="3CA19708" w14:textId="6394DD68" w:rsidR="00C67047" w:rsidRDefault="00C67047" w:rsidP="00C67047">
      <w:pPr>
        <w:pStyle w:val="Heading3"/>
      </w:pPr>
      <w:r>
        <w:rPr>
          <w:rFonts w:hint="eastAsia"/>
        </w:rPr>
        <w:t>D</w:t>
      </w:r>
      <w:r>
        <w:t>ata quality</w:t>
      </w:r>
    </w:p>
    <w:p w14:paraId="60FEC030" w14:textId="278BB330" w:rsidR="00C67047" w:rsidRDefault="00C67047" w:rsidP="00C67047"/>
    <w:p w14:paraId="5CA755A3" w14:textId="0B0B9CC8" w:rsidR="00A862F9" w:rsidRDefault="00C67047" w:rsidP="00A862F9">
      <w:proofErr w:type="spellStart"/>
      <w:r>
        <w:t>Ct_</w:t>
      </w:r>
      <w:proofErr w:type="gramStart"/>
      <w:r>
        <w:t>condition</w:t>
      </w:r>
      <w:proofErr w:type="spellEnd"/>
      <w:r>
        <w:t xml:space="preserve"> ?</w:t>
      </w:r>
      <w:proofErr w:type="gramEnd"/>
    </w:p>
    <w:p w14:paraId="1F00D096" w14:textId="033B6059" w:rsidR="00BD318C" w:rsidRDefault="00A074A8" w:rsidP="00A074A8">
      <w:pPr>
        <w:pStyle w:val="ListParagraph"/>
        <w:numPr>
          <w:ilvl w:val="0"/>
          <w:numId w:val="9"/>
        </w:numPr>
        <w:jc w:val="both"/>
      </w:pPr>
      <w:bookmarkStart w:id="19" w:name="OLE_LINK7"/>
      <w:bookmarkStart w:id="20" w:name="OLE_LINK8"/>
      <w:r>
        <w:t xml:space="preserve">Recent </w:t>
      </w:r>
      <w:bookmarkEnd w:id="19"/>
      <w:bookmarkEnd w:id="20"/>
      <w:r>
        <w:t xml:space="preserve">study on the </w:t>
      </w:r>
      <w:r w:rsidRPr="00A074A8">
        <w:t xml:space="preserve">reliability of </w:t>
      </w:r>
      <w:r>
        <w:t>SAF_NWC data</w:t>
      </w:r>
    </w:p>
    <w:p w14:paraId="53530850" w14:textId="077A6A5A" w:rsidR="00BD318C" w:rsidRDefault="0028335C" w:rsidP="0028335C">
      <w:pPr>
        <w:pStyle w:val="ListParagraph"/>
        <w:widowControl w:val="0"/>
        <w:numPr>
          <w:ilvl w:val="0"/>
          <w:numId w:val="9"/>
        </w:numPr>
        <w:autoSpaceDE w:val="0"/>
        <w:autoSpaceDN w:val="0"/>
        <w:adjustRightInd w:val="0"/>
        <w:rPr>
          <w:rFonts w:eastAsiaTheme="minorEastAsia"/>
          <w:color w:val="000080"/>
          <w:sz w:val="20"/>
          <w:szCs w:val="20"/>
        </w:rPr>
      </w:pPr>
      <w:r>
        <w:t xml:space="preserve">Validation report: </w:t>
      </w:r>
      <w:r w:rsidRPr="0028335C">
        <w:rPr>
          <w:rFonts w:eastAsiaTheme="minorEastAsia"/>
          <w:color w:val="000080"/>
          <w:sz w:val="20"/>
          <w:szCs w:val="20"/>
        </w:rPr>
        <w:t>User accuracy for low opaque, high opaque, semi-transparent high</w:t>
      </w:r>
      <w:r>
        <w:rPr>
          <w:rFonts w:eastAsiaTheme="minorEastAsia"/>
          <w:color w:val="000080"/>
          <w:sz w:val="20"/>
          <w:szCs w:val="20"/>
        </w:rPr>
        <w:t xml:space="preserve"> </w:t>
      </w:r>
      <w:r w:rsidRPr="0028335C">
        <w:rPr>
          <w:rFonts w:eastAsiaTheme="minorEastAsia"/>
          <w:color w:val="000080"/>
          <w:sz w:val="20"/>
          <w:szCs w:val="20"/>
        </w:rPr>
        <w:t>clouds : between 79% and 96% depending on illumination</w:t>
      </w:r>
    </w:p>
    <w:p w14:paraId="63AE8800" w14:textId="77777777" w:rsidR="00EF01CE" w:rsidRPr="0028335C" w:rsidRDefault="00EF01CE" w:rsidP="0028335C">
      <w:pPr>
        <w:pStyle w:val="ListParagraph"/>
        <w:widowControl w:val="0"/>
        <w:numPr>
          <w:ilvl w:val="0"/>
          <w:numId w:val="9"/>
        </w:numPr>
        <w:autoSpaceDE w:val="0"/>
        <w:autoSpaceDN w:val="0"/>
        <w:adjustRightInd w:val="0"/>
        <w:rPr>
          <w:rFonts w:eastAsiaTheme="minorEastAsia"/>
          <w:color w:val="000080"/>
          <w:sz w:val="20"/>
          <w:szCs w:val="20"/>
        </w:rPr>
      </w:pPr>
    </w:p>
    <w:p w14:paraId="56235DCB" w14:textId="084D5D6C" w:rsidR="00BD318C" w:rsidRDefault="008130C2" w:rsidP="008130C2">
      <w:pPr>
        <w:pStyle w:val="Heading3"/>
      </w:pPr>
      <w:r>
        <w:t>Data treatment</w:t>
      </w:r>
    </w:p>
    <w:p w14:paraId="4AB668D3" w14:textId="77777777" w:rsidR="008130C2" w:rsidRDefault="008130C2">
      <w:pPr>
        <w:jc w:val="both"/>
      </w:pPr>
    </w:p>
    <w:p w14:paraId="419BCB9E" w14:textId="50CA2843" w:rsidR="008130C2" w:rsidRDefault="008130C2" w:rsidP="007256B0">
      <w:pPr>
        <w:rPr>
          <w:rFonts w:eastAsiaTheme="minorEastAsia"/>
        </w:rPr>
      </w:pPr>
      <w:r>
        <w:rPr>
          <w:rFonts w:eastAsiaTheme="minorEastAsia"/>
        </w:rPr>
        <w:t>We selected the closest</w:t>
      </w:r>
      <w:r>
        <w:rPr>
          <w:rFonts w:eastAsiaTheme="minorEastAsia" w:hint="eastAsia"/>
        </w:rPr>
        <w:t xml:space="preserve"> </w:t>
      </w:r>
      <w:r>
        <w:rPr>
          <w:rFonts w:eastAsiaTheme="minorEastAsia"/>
        </w:rPr>
        <w:t>SAF_NWC pixels to the r</w:t>
      </w:r>
      <w:r w:rsidR="0093230C" w:rsidRPr="0093230C">
        <w:t xml:space="preserve"> </w:t>
      </w:r>
      <w:r w:rsidR="0093230C" w:rsidRPr="0093230C">
        <w:rPr>
          <w:rFonts w:eastAsiaTheme="minorEastAsia"/>
        </w:rPr>
        <w:t xml:space="preserve">the respective Cam </w:t>
      </w:r>
      <w:r>
        <w:rPr>
          <w:rFonts w:eastAsiaTheme="minorEastAsia"/>
        </w:rPr>
        <w:t>stations.</w:t>
      </w:r>
    </w:p>
    <w:p w14:paraId="57D9E3F7" w14:textId="5D0B4C83" w:rsidR="00DF00EC" w:rsidRDefault="00DF00EC" w:rsidP="007256B0">
      <w:pPr>
        <w:rPr>
          <w:rFonts w:eastAsiaTheme="minorEastAsia"/>
        </w:rPr>
      </w:pPr>
    </w:p>
    <w:p w14:paraId="7975A23B" w14:textId="06FC2A68" w:rsidR="00B60556" w:rsidRDefault="00DC1A4D" w:rsidP="007256B0">
      <w:pPr>
        <w:rPr>
          <w:rFonts w:eastAsiaTheme="minorEastAsia"/>
        </w:rPr>
      </w:pPr>
      <w:r>
        <w:rPr>
          <w:rFonts w:eastAsiaTheme="minorEastAsia"/>
          <w:noProof/>
        </w:rPr>
        <w:drawing>
          <wp:inline distT="0" distB="0" distL="0" distR="0" wp14:anchorId="12F3826B" wp14:editId="414D480A">
            <wp:extent cx="5972810" cy="4401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972810" cy="4401820"/>
                    </a:xfrm>
                    <a:prstGeom prst="rect">
                      <a:avLst/>
                    </a:prstGeom>
                  </pic:spPr>
                </pic:pic>
              </a:graphicData>
            </a:graphic>
          </wp:inline>
        </w:drawing>
      </w:r>
    </w:p>
    <w:p w14:paraId="1C7AAF78" w14:textId="77777777" w:rsidR="00DC1A4D" w:rsidRDefault="00DC1A4D" w:rsidP="007256B0">
      <w:pPr>
        <w:rPr>
          <w:rFonts w:eastAsiaTheme="minorEastAsia"/>
        </w:rPr>
      </w:pPr>
    </w:p>
    <w:p w14:paraId="03D51CCB" w14:textId="77777777" w:rsidR="00DC1A4D" w:rsidRDefault="00DC1A4D" w:rsidP="007256B0">
      <w:pPr>
        <w:rPr>
          <w:rFonts w:eastAsiaTheme="minorEastAsia"/>
        </w:rPr>
      </w:pPr>
    </w:p>
    <w:p w14:paraId="15833494" w14:textId="04BB31A6" w:rsidR="00DF00EC" w:rsidRDefault="00DF00EC" w:rsidP="00DF00EC">
      <w:pPr>
        <w:pStyle w:val="Heading3"/>
      </w:pPr>
      <w:r>
        <w:t>regroup of cloud types</w:t>
      </w:r>
    </w:p>
    <w:p w14:paraId="4E165276" w14:textId="77777777" w:rsidR="009D3FC1" w:rsidRDefault="009D3FC1" w:rsidP="009D3FC1">
      <w:pPr>
        <w:rPr>
          <w:rFonts w:eastAsiaTheme="minorEastAsia"/>
        </w:rPr>
      </w:pPr>
    </w:p>
    <w:p w14:paraId="06E8641D" w14:textId="50C38B31" w:rsidR="009D3FC1" w:rsidRDefault="009D3FC1" w:rsidP="009D3FC1">
      <w:pPr>
        <w:rPr>
          <w:rFonts w:eastAsiaTheme="minorEastAsia"/>
        </w:rPr>
      </w:pPr>
      <w:r>
        <w:rPr>
          <w:rFonts w:eastAsiaTheme="minorEastAsia"/>
        </w:rPr>
        <w:t>In SAF_NWC CT products, a pixel is either clear-sky or cloudy or partly cloudy (fractional clouds).</w:t>
      </w:r>
    </w:p>
    <w:p w14:paraId="2F69B115" w14:textId="1C55657C" w:rsidR="00DF00EC" w:rsidRDefault="00DF00EC" w:rsidP="007256B0">
      <w:pPr>
        <w:rPr>
          <w:rFonts w:eastAsiaTheme="minorEastAsia"/>
        </w:rPr>
      </w:pPr>
    </w:p>
    <w:p w14:paraId="1322FB53" w14:textId="77777777" w:rsidR="009D3FC1" w:rsidRPr="009D3FC1" w:rsidRDefault="009D3FC1" w:rsidP="007256B0">
      <w:pPr>
        <w:rPr>
          <w:rFonts w:eastAsiaTheme="minorEastAsia"/>
        </w:rPr>
      </w:pPr>
    </w:p>
    <w:p w14:paraId="05FAA8DB" w14:textId="41548AA5" w:rsidR="00DF00EC" w:rsidRDefault="00DF00EC" w:rsidP="007256B0">
      <w:pPr>
        <w:rPr>
          <w:rFonts w:eastAsiaTheme="minorEastAsia"/>
        </w:rPr>
      </w:pPr>
      <w:r w:rsidRPr="00DF00EC">
        <w:rPr>
          <w:rFonts w:eastAsiaTheme="minorEastAsia"/>
        </w:rPr>
        <w:t>After excluding,</w:t>
      </w:r>
      <w:r>
        <w:rPr>
          <w:rFonts w:eastAsiaTheme="minorEastAsia"/>
        </w:rPr>
        <w:t xml:space="preserve"> </w:t>
      </w:r>
      <w:r w:rsidRPr="00DF00EC">
        <w:rPr>
          <w:rFonts w:eastAsiaTheme="minorEastAsia"/>
        </w:rPr>
        <w:t xml:space="preserve">grouping or reallocating some classes, 7 classes are defined: </w:t>
      </w:r>
      <w:proofErr w:type="spellStart"/>
      <w:r w:rsidRPr="00DF00EC">
        <w:rPr>
          <w:rFonts w:eastAsiaTheme="minorEastAsia"/>
        </w:rPr>
        <w:t>clearskies</w:t>
      </w:r>
      <w:proofErr w:type="spellEnd"/>
      <w:r w:rsidRPr="00DF00EC">
        <w:rPr>
          <w:rFonts w:eastAsiaTheme="minorEastAsia"/>
        </w:rPr>
        <w:t xml:space="preserve"> (’CS’), ultra-low (’</w:t>
      </w:r>
      <w:proofErr w:type="spellStart"/>
      <w:r w:rsidRPr="00DF00EC">
        <w:rPr>
          <w:rFonts w:eastAsiaTheme="minorEastAsia"/>
        </w:rPr>
        <w:t>vLow</w:t>
      </w:r>
      <w:proofErr w:type="spellEnd"/>
      <w:r w:rsidRPr="00DF00EC">
        <w:rPr>
          <w:rFonts w:eastAsiaTheme="minorEastAsia"/>
        </w:rPr>
        <w:t xml:space="preserve">’), low (’Low’), medium (’Med’), </w:t>
      </w:r>
      <w:proofErr w:type="spellStart"/>
      <w:r w:rsidRPr="00DF00EC">
        <w:rPr>
          <w:rFonts w:eastAsiaTheme="minorEastAsia"/>
        </w:rPr>
        <w:t>highopaque</w:t>
      </w:r>
      <w:proofErr w:type="spellEnd"/>
      <w:r w:rsidRPr="00DF00EC">
        <w:rPr>
          <w:rFonts w:eastAsiaTheme="minorEastAsia"/>
        </w:rPr>
        <w:t xml:space="preserve"> (’</w:t>
      </w:r>
      <w:proofErr w:type="spellStart"/>
      <w:r w:rsidRPr="00DF00EC">
        <w:rPr>
          <w:rFonts w:eastAsiaTheme="minorEastAsia"/>
        </w:rPr>
        <w:t>HOp</w:t>
      </w:r>
      <w:proofErr w:type="spellEnd"/>
      <w:r w:rsidRPr="00DF00EC">
        <w:rPr>
          <w:rFonts w:eastAsiaTheme="minorEastAsia"/>
        </w:rPr>
        <w:t>’), very high opaque (’</w:t>
      </w:r>
      <w:proofErr w:type="spellStart"/>
      <w:r w:rsidRPr="00DF00EC">
        <w:rPr>
          <w:rFonts w:eastAsiaTheme="minorEastAsia"/>
        </w:rPr>
        <w:t>vHOp</w:t>
      </w:r>
      <w:proofErr w:type="spellEnd"/>
      <w:r w:rsidRPr="00DF00EC">
        <w:rPr>
          <w:rFonts w:eastAsiaTheme="minorEastAsia"/>
        </w:rPr>
        <w:t>’), and semi-</w:t>
      </w:r>
      <w:proofErr w:type="spellStart"/>
      <w:r w:rsidRPr="00DF00EC">
        <w:rPr>
          <w:rFonts w:eastAsiaTheme="minorEastAsia"/>
        </w:rPr>
        <w:t>transparentclouds</w:t>
      </w:r>
      <w:proofErr w:type="spellEnd"/>
      <w:r w:rsidRPr="00DF00EC">
        <w:rPr>
          <w:rFonts w:eastAsiaTheme="minorEastAsia"/>
        </w:rPr>
        <w:t xml:space="preserve"> (’</w:t>
      </w:r>
      <w:proofErr w:type="spellStart"/>
      <w:r w:rsidR="00E47855">
        <w:rPr>
          <w:rFonts w:eastAsiaTheme="minorEastAsia"/>
        </w:rPr>
        <w:t>sTp</w:t>
      </w:r>
      <w:proofErr w:type="spellEnd"/>
      <w:r w:rsidRPr="00DF00EC">
        <w:rPr>
          <w:rFonts w:eastAsiaTheme="minorEastAsia"/>
        </w:rPr>
        <w:t>’,</w:t>
      </w:r>
      <w:r w:rsidR="00E47855">
        <w:rPr>
          <w:rFonts w:eastAsiaTheme="minorEastAsia"/>
        </w:rPr>
        <w:t xml:space="preserve"> </w:t>
      </w:r>
      <w:r w:rsidRPr="00DF00EC">
        <w:rPr>
          <w:rFonts w:eastAsiaTheme="minorEastAsia"/>
        </w:rPr>
        <w:t>, last column).</w:t>
      </w:r>
    </w:p>
    <w:p w14:paraId="1F24F1F1" w14:textId="5A10C947" w:rsidR="00DF00EC" w:rsidRPr="00C66CED" w:rsidRDefault="00DF00EC" w:rsidP="007256B0">
      <w:pPr>
        <w:rPr>
          <w:rFonts w:eastAsiaTheme="minorEastAsia"/>
        </w:rPr>
      </w:pPr>
    </w:p>
    <w:p w14:paraId="2306F342" w14:textId="0071A5F0" w:rsidR="00E47855" w:rsidRDefault="00E47855" w:rsidP="00FE38B2">
      <w:pPr>
        <w:pStyle w:val="Caption"/>
        <w:keepNext/>
      </w:pPr>
      <w:r>
        <w:t xml:space="preserve">Table </w:t>
      </w:r>
      <w:r>
        <w:fldChar w:fldCharType="begin"/>
      </w:r>
      <w:r>
        <w:instrText>SEQ Table \* ARABIC</w:instrText>
      </w:r>
      <w:r>
        <w:fldChar w:fldCharType="separate"/>
      </w:r>
      <w:r>
        <w:rPr>
          <w:noProof/>
        </w:rPr>
        <w:t>1</w:t>
      </w:r>
      <w:r>
        <w:fldChar w:fldCharType="end"/>
      </w:r>
      <w:r>
        <w:t xml:space="preserve"> Columns 1–</w:t>
      </w:r>
      <w:r w:rsidR="00FE38B2">
        <w:t>4</w:t>
      </w:r>
      <w:r>
        <w:t xml:space="preserve">: </w:t>
      </w:r>
      <w:r w:rsidR="00A17E69">
        <w:t xml:space="preserve">cloud type value, </w:t>
      </w:r>
      <w:r>
        <w:t xml:space="preserve">name, type of clouds in presence, and frequency (in percentage) over our study period and region, of the </w:t>
      </w:r>
      <w:r w:rsidR="00C0612A">
        <w:t>15</w:t>
      </w:r>
      <w:r>
        <w:t xml:space="preserve"> initial classes of clouds of the SAFNWC cloud type</w:t>
      </w:r>
      <w:r w:rsidR="00C0612A">
        <w:t>.</w:t>
      </w:r>
      <w:r w:rsidR="00FE38B2">
        <w:t xml:space="preserve"> columns </w:t>
      </w:r>
      <w:r w:rsidR="00DC11DF">
        <w:t>5</w:t>
      </w:r>
      <w:r w:rsidR="00FE38B2">
        <w:t>–</w:t>
      </w:r>
      <w:r w:rsidR="00DC11DF">
        <w:t>7</w:t>
      </w:r>
      <w:r w:rsidR="00FE38B2">
        <w:t xml:space="preserve">: the 7 classes finally retained for our study and the final name attributed. Column </w:t>
      </w:r>
      <w:r w:rsidR="00DC11DF">
        <w:t>4,</w:t>
      </w:r>
      <w:r w:rsidR="00FE38B2">
        <w:t xml:space="preserve"> parenthesis: final frequency after the reallocation of the fractional</w:t>
      </w:r>
      <w:r w:rsidR="00EB7F43">
        <w:rPr>
          <w:rFonts w:hint="eastAsia"/>
        </w:rPr>
        <w:t xml:space="preserve"> </w:t>
      </w:r>
      <w:r w:rsidR="00FE38B2">
        <w:t>clouds.</w:t>
      </w:r>
    </w:p>
    <w:tbl>
      <w:tblPr>
        <w:tblStyle w:val="TableGrid"/>
        <w:tblW w:w="0" w:type="auto"/>
        <w:tblLook w:val="04A0" w:firstRow="1" w:lastRow="0" w:firstColumn="1" w:lastColumn="0" w:noHBand="0" w:noVBand="1"/>
      </w:tblPr>
      <w:tblGrid>
        <w:gridCol w:w="1390"/>
        <w:gridCol w:w="1683"/>
        <w:gridCol w:w="1372"/>
        <w:gridCol w:w="1815"/>
        <w:gridCol w:w="2240"/>
        <w:gridCol w:w="896"/>
      </w:tblGrid>
      <w:tr w:rsidR="008C7469" w:rsidRPr="003550EE" w14:paraId="415FDBC0" w14:textId="77777777" w:rsidTr="00640411">
        <w:tc>
          <w:tcPr>
            <w:tcW w:w="1390" w:type="dxa"/>
          </w:tcPr>
          <w:p w14:paraId="5A82FB1D" w14:textId="306ECF2B" w:rsidR="00314451" w:rsidRPr="003550EE" w:rsidRDefault="00741EA1" w:rsidP="006465A4">
            <w:pPr>
              <w:rPr>
                <w:rFonts w:eastAsiaTheme="minorEastAsia"/>
                <w:sz w:val="21"/>
                <w:szCs w:val="21"/>
              </w:rPr>
            </w:pPr>
            <w:r w:rsidRPr="003550EE">
              <w:rPr>
                <w:rFonts w:eastAsiaTheme="minorEastAsia"/>
                <w:sz w:val="21"/>
                <w:szCs w:val="21"/>
              </w:rPr>
              <w:t>Cloud type class</w:t>
            </w:r>
          </w:p>
        </w:tc>
        <w:tc>
          <w:tcPr>
            <w:tcW w:w="1683" w:type="dxa"/>
          </w:tcPr>
          <w:p w14:paraId="6DE879B9" w14:textId="527D050B" w:rsidR="00314451" w:rsidRPr="003550EE" w:rsidRDefault="00C03306" w:rsidP="006465A4">
            <w:pPr>
              <w:rPr>
                <w:rFonts w:eastAsiaTheme="minorEastAsia"/>
                <w:sz w:val="21"/>
                <w:szCs w:val="21"/>
              </w:rPr>
            </w:pPr>
            <w:r w:rsidRPr="003550EE">
              <w:rPr>
                <w:rFonts w:eastAsiaTheme="minorEastAsia"/>
                <w:sz w:val="21"/>
                <w:szCs w:val="21"/>
              </w:rPr>
              <w:t>Initial classification name</w:t>
            </w:r>
          </w:p>
        </w:tc>
        <w:tc>
          <w:tcPr>
            <w:tcW w:w="1372" w:type="dxa"/>
          </w:tcPr>
          <w:p w14:paraId="0A92A785" w14:textId="700F3B92" w:rsidR="00314451" w:rsidRPr="003550EE" w:rsidRDefault="00C03306" w:rsidP="006465A4">
            <w:pPr>
              <w:rPr>
                <w:rFonts w:eastAsiaTheme="minorEastAsia"/>
                <w:sz w:val="21"/>
                <w:szCs w:val="21"/>
              </w:rPr>
            </w:pPr>
            <w:r w:rsidRPr="003550EE">
              <w:rPr>
                <w:rFonts w:eastAsiaTheme="minorEastAsia"/>
                <w:sz w:val="21"/>
                <w:szCs w:val="21"/>
              </w:rPr>
              <w:t>Type of clouds in presence</w:t>
            </w:r>
          </w:p>
        </w:tc>
        <w:tc>
          <w:tcPr>
            <w:tcW w:w="1815" w:type="dxa"/>
          </w:tcPr>
          <w:p w14:paraId="65A30486" w14:textId="3AF18DB4" w:rsidR="00314451" w:rsidRPr="003550EE" w:rsidRDefault="003550EE" w:rsidP="006465A4">
            <w:pPr>
              <w:rPr>
                <w:rFonts w:eastAsiaTheme="minorEastAsia"/>
                <w:sz w:val="21"/>
                <w:szCs w:val="21"/>
              </w:rPr>
            </w:pPr>
            <w:r>
              <w:rPr>
                <w:rFonts w:eastAsiaTheme="minorEastAsia"/>
                <w:sz w:val="21"/>
                <w:szCs w:val="21"/>
              </w:rPr>
              <w:t>Frequency</w:t>
            </w:r>
            <w:r w:rsidR="00C03306" w:rsidRPr="003550EE">
              <w:rPr>
                <w:rFonts w:eastAsiaTheme="minorEastAsia"/>
                <w:sz w:val="21"/>
                <w:szCs w:val="21"/>
              </w:rPr>
              <w:t xml:space="preserve"> in %</w:t>
            </w:r>
          </w:p>
          <w:p w14:paraId="37314FCA" w14:textId="39E9EBD7" w:rsidR="008C7469" w:rsidRPr="003550EE" w:rsidRDefault="008C7469" w:rsidP="006465A4">
            <w:pPr>
              <w:rPr>
                <w:rFonts w:eastAsiaTheme="minorEastAsia"/>
                <w:sz w:val="21"/>
                <w:szCs w:val="21"/>
              </w:rPr>
            </w:pPr>
            <w:r w:rsidRPr="003550EE">
              <w:rPr>
                <w:rFonts w:eastAsiaTheme="minorEastAsia"/>
                <w:sz w:val="21"/>
                <w:szCs w:val="21"/>
              </w:rPr>
              <w:t>(Campus/Reunion)</w:t>
            </w:r>
          </w:p>
        </w:tc>
        <w:tc>
          <w:tcPr>
            <w:tcW w:w="2240" w:type="dxa"/>
          </w:tcPr>
          <w:p w14:paraId="79CED43E" w14:textId="19375CE8" w:rsidR="00314451" w:rsidRPr="003550EE" w:rsidRDefault="008B594E" w:rsidP="006465A4">
            <w:pPr>
              <w:rPr>
                <w:rFonts w:eastAsiaTheme="minorEastAsia"/>
                <w:sz w:val="21"/>
                <w:szCs w:val="21"/>
              </w:rPr>
            </w:pPr>
            <w:r w:rsidRPr="003550EE">
              <w:rPr>
                <w:rFonts w:eastAsiaTheme="minorEastAsia"/>
                <w:sz w:val="21"/>
                <w:szCs w:val="21"/>
              </w:rPr>
              <w:t xml:space="preserve">Final classification </w:t>
            </w:r>
          </w:p>
        </w:tc>
        <w:tc>
          <w:tcPr>
            <w:tcW w:w="896" w:type="dxa"/>
          </w:tcPr>
          <w:p w14:paraId="0EB142E4" w14:textId="37BD632B" w:rsidR="00314451" w:rsidRPr="003550EE" w:rsidRDefault="008B594E" w:rsidP="006465A4">
            <w:pPr>
              <w:rPr>
                <w:rFonts w:eastAsiaTheme="minorEastAsia"/>
                <w:sz w:val="21"/>
                <w:szCs w:val="21"/>
              </w:rPr>
            </w:pPr>
            <w:r w:rsidRPr="003550EE">
              <w:rPr>
                <w:rFonts w:eastAsiaTheme="minorEastAsia"/>
                <w:sz w:val="21"/>
                <w:szCs w:val="21"/>
              </w:rPr>
              <w:t>Final name</w:t>
            </w:r>
          </w:p>
        </w:tc>
      </w:tr>
      <w:tr w:rsidR="008C7469" w:rsidRPr="003550EE" w14:paraId="6C5E1044" w14:textId="77777777" w:rsidTr="00640411">
        <w:tc>
          <w:tcPr>
            <w:tcW w:w="1390" w:type="dxa"/>
          </w:tcPr>
          <w:p w14:paraId="157E3410" w14:textId="175B65C0" w:rsidR="00314451" w:rsidRPr="003550EE" w:rsidRDefault="00C009A4" w:rsidP="006465A4">
            <w:pPr>
              <w:rPr>
                <w:rFonts w:eastAsiaTheme="minorEastAsia"/>
                <w:sz w:val="21"/>
                <w:szCs w:val="21"/>
              </w:rPr>
            </w:pPr>
            <w:r w:rsidRPr="003550EE">
              <w:rPr>
                <w:rFonts w:eastAsiaTheme="minorEastAsia"/>
                <w:sz w:val="21"/>
                <w:szCs w:val="21"/>
              </w:rPr>
              <w:t>1</w:t>
            </w:r>
          </w:p>
        </w:tc>
        <w:tc>
          <w:tcPr>
            <w:tcW w:w="1683" w:type="dxa"/>
          </w:tcPr>
          <w:p w14:paraId="259FFF17" w14:textId="4EB18ABF" w:rsidR="00314451" w:rsidRPr="003550EE" w:rsidRDefault="00C009A4" w:rsidP="006465A4">
            <w:pPr>
              <w:rPr>
                <w:rFonts w:eastAsiaTheme="minorEastAsia"/>
                <w:sz w:val="21"/>
                <w:szCs w:val="21"/>
              </w:rPr>
            </w:pPr>
            <w:r w:rsidRPr="003550EE">
              <w:rPr>
                <w:rFonts w:eastAsiaTheme="minorEastAsia"/>
                <w:color w:val="000080"/>
                <w:sz w:val="21"/>
                <w:szCs w:val="21"/>
              </w:rPr>
              <w:t>Cloud-free land</w:t>
            </w:r>
          </w:p>
        </w:tc>
        <w:tc>
          <w:tcPr>
            <w:tcW w:w="1372" w:type="dxa"/>
          </w:tcPr>
          <w:p w14:paraId="0609CE74" w14:textId="77777777" w:rsidR="00314451" w:rsidRPr="003550EE" w:rsidRDefault="00314451" w:rsidP="006465A4">
            <w:pPr>
              <w:rPr>
                <w:rFonts w:eastAsiaTheme="minorEastAsia"/>
                <w:sz w:val="21"/>
                <w:szCs w:val="21"/>
              </w:rPr>
            </w:pPr>
          </w:p>
        </w:tc>
        <w:tc>
          <w:tcPr>
            <w:tcW w:w="1815" w:type="dxa"/>
          </w:tcPr>
          <w:p w14:paraId="4141FB5A" w14:textId="77777777" w:rsidR="00314451" w:rsidRPr="003550EE" w:rsidRDefault="00314451" w:rsidP="006465A4">
            <w:pPr>
              <w:rPr>
                <w:rFonts w:eastAsiaTheme="minorEastAsia"/>
                <w:sz w:val="21"/>
                <w:szCs w:val="21"/>
              </w:rPr>
            </w:pPr>
          </w:p>
        </w:tc>
        <w:tc>
          <w:tcPr>
            <w:tcW w:w="2240" w:type="dxa"/>
          </w:tcPr>
          <w:p w14:paraId="1B5482EA" w14:textId="30A78DCC" w:rsidR="00314451" w:rsidRPr="003550EE" w:rsidRDefault="009B185B" w:rsidP="006465A4">
            <w:pPr>
              <w:rPr>
                <w:rFonts w:eastAsiaTheme="minorEastAsia"/>
                <w:sz w:val="21"/>
                <w:szCs w:val="21"/>
              </w:rPr>
            </w:pPr>
            <w:r w:rsidRPr="003550EE">
              <w:rPr>
                <w:rFonts w:eastAsiaTheme="minorEastAsia"/>
                <w:sz w:val="21"/>
                <w:szCs w:val="21"/>
              </w:rPr>
              <w:t>Clear sky</w:t>
            </w:r>
          </w:p>
        </w:tc>
        <w:tc>
          <w:tcPr>
            <w:tcW w:w="896" w:type="dxa"/>
          </w:tcPr>
          <w:p w14:paraId="142F0EF9" w14:textId="4A995B4C" w:rsidR="00314451" w:rsidRPr="003550EE" w:rsidRDefault="009B185B" w:rsidP="006465A4">
            <w:pPr>
              <w:rPr>
                <w:rFonts w:eastAsiaTheme="minorEastAsia"/>
                <w:sz w:val="21"/>
                <w:szCs w:val="21"/>
              </w:rPr>
            </w:pPr>
            <w:r w:rsidRPr="003550EE">
              <w:rPr>
                <w:rFonts w:eastAsiaTheme="minorEastAsia"/>
                <w:sz w:val="21"/>
                <w:szCs w:val="21"/>
              </w:rPr>
              <w:t>CS</w:t>
            </w:r>
          </w:p>
        </w:tc>
      </w:tr>
      <w:tr w:rsidR="008C7469" w:rsidRPr="003550EE" w14:paraId="024A0636" w14:textId="77777777" w:rsidTr="00640411">
        <w:tc>
          <w:tcPr>
            <w:tcW w:w="1390" w:type="dxa"/>
          </w:tcPr>
          <w:p w14:paraId="6FA2E82D" w14:textId="2CD564A7" w:rsidR="00314451" w:rsidRPr="003550EE" w:rsidRDefault="00C009A4" w:rsidP="006465A4">
            <w:pPr>
              <w:rPr>
                <w:rFonts w:eastAsiaTheme="minorEastAsia"/>
                <w:sz w:val="21"/>
                <w:szCs w:val="21"/>
              </w:rPr>
            </w:pPr>
            <w:r w:rsidRPr="003550EE">
              <w:rPr>
                <w:rFonts w:eastAsiaTheme="minorEastAsia"/>
                <w:sz w:val="21"/>
                <w:szCs w:val="21"/>
              </w:rPr>
              <w:t>2</w:t>
            </w:r>
          </w:p>
        </w:tc>
        <w:tc>
          <w:tcPr>
            <w:tcW w:w="1683" w:type="dxa"/>
          </w:tcPr>
          <w:p w14:paraId="57B200B4" w14:textId="7E06097E" w:rsidR="00314451" w:rsidRPr="003550EE" w:rsidRDefault="00EC6C32" w:rsidP="006465A4">
            <w:pPr>
              <w:rPr>
                <w:rFonts w:eastAsiaTheme="minorEastAsia"/>
                <w:sz w:val="21"/>
                <w:szCs w:val="21"/>
              </w:rPr>
            </w:pPr>
            <w:r w:rsidRPr="003550EE">
              <w:rPr>
                <w:rFonts w:eastAsiaTheme="minorEastAsia"/>
                <w:color w:val="000080"/>
                <w:sz w:val="21"/>
                <w:szCs w:val="21"/>
              </w:rPr>
              <w:t>Cloud-free Sea</w:t>
            </w:r>
          </w:p>
        </w:tc>
        <w:tc>
          <w:tcPr>
            <w:tcW w:w="1372" w:type="dxa"/>
          </w:tcPr>
          <w:p w14:paraId="62D1EB0E" w14:textId="77777777" w:rsidR="00314451" w:rsidRPr="003550EE" w:rsidRDefault="00314451" w:rsidP="006465A4">
            <w:pPr>
              <w:rPr>
                <w:rFonts w:eastAsiaTheme="minorEastAsia"/>
                <w:sz w:val="21"/>
                <w:szCs w:val="21"/>
              </w:rPr>
            </w:pPr>
          </w:p>
        </w:tc>
        <w:tc>
          <w:tcPr>
            <w:tcW w:w="1815" w:type="dxa"/>
          </w:tcPr>
          <w:p w14:paraId="2A3366FB" w14:textId="77777777" w:rsidR="00314451" w:rsidRPr="003550EE" w:rsidRDefault="00314451" w:rsidP="006465A4">
            <w:pPr>
              <w:rPr>
                <w:rFonts w:eastAsiaTheme="minorEastAsia"/>
                <w:sz w:val="21"/>
                <w:szCs w:val="21"/>
              </w:rPr>
            </w:pPr>
          </w:p>
        </w:tc>
        <w:tc>
          <w:tcPr>
            <w:tcW w:w="2240" w:type="dxa"/>
          </w:tcPr>
          <w:p w14:paraId="11027E6F" w14:textId="7E25A4A8" w:rsidR="00314451" w:rsidRPr="003550EE" w:rsidRDefault="00D07D8A" w:rsidP="006465A4">
            <w:pPr>
              <w:rPr>
                <w:rFonts w:eastAsiaTheme="minorEastAsia"/>
                <w:sz w:val="21"/>
                <w:szCs w:val="21"/>
              </w:rPr>
            </w:pPr>
            <w:r w:rsidRPr="003550EE">
              <w:rPr>
                <w:rFonts w:eastAsiaTheme="minorEastAsia"/>
                <w:sz w:val="21"/>
                <w:szCs w:val="21"/>
              </w:rPr>
              <w:t xml:space="preserve">excluded </w:t>
            </w:r>
          </w:p>
        </w:tc>
        <w:tc>
          <w:tcPr>
            <w:tcW w:w="896" w:type="dxa"/>
          </w:tcPr>
          <w:p w14:paraId="27B9143C" w14:textId="77777777" w:rsidR="00314451" w:rsidRPr="003550EE" w:rsidRDefault="00314451" w:rsidP="006465A4">
            <w:pPr>
              <w:rPr>
                <w:rFonts w:eastAsiaTheme="minorEastAsia"/>
                <w:sz w:val="21"/>
                <w:szCs w:val="21"/>
              </w:rPr>
            </w:pPr>
          </w:p>
        </w:tc>
      </w:tr>
      <w:tr w:rsidR="008C7469" w:rsidRPr="003550EE" w14:paraId="732C7D7E" w14:textId="77777777" w:rsidTr="00640411">
        <w:tc>
          <w:tcPr>
            <w:tcW w:w="1390" w:type="dxa"/>
          </w:tcPr>
          <w:p w14:paraId="6CDCF2DF" w14:textId="1CBDD8E3" w:rsidR="00314451" w:rsidRPr="003550EE" w:rsidRDefault="00C009A4" w:rsidP="006465A4">
            <w:pPr>
              <w:rPr>
                <w:rFonts w:eastAsiaTheme="minorEastAsia"/>
                <w:sz w:val="21"/>
                <w:szCs w:val="21"/>
              </w:rPr>
            </w:pPr>
            <w:r w:rsidRPr="003550EE">
              <w:rPr>
                <w:rFonts w:eastAsiaTheme="minorEastAsia"/>
                <w:sz w:val="21"/>
                <w:szCs w:val="21"/>
              </w:rPr>
              <w:t>3</w:t>
            </w:r>
          </w:p>
        </w:tc>
        <w:tc>
          <w:tcPr>
            <w:tcW w:w="1683" w:type="dxa"/>
          </w:tcPr>
          <w:p w14:paraId="735E4A20" w14:textId="5B1CF7C2" w:rsidR="00314451" w:rsidRPr="003550EE" w:rsidRDefault="00EC6C32" w:rsidP="006465A4">
            <w:pPr>
              <w:rPr>
                <w:rFonts w:eastAsiaTheme="minorEastAsia"/>
                <w:sz w:val="21"/>
                <w:szCs w:val="21"/>
              </w:rPr>
            </w:pPr>
            <w:r w:rsidRPr="003550EE">
              <w:rPr>
                <w:rFonts w:eastAsiaTheme="minorEastAsia"/>
                <w:color w:val="000080"/>
                <w:sz w:val="21"/>
                <w:szCs w:val="21"/>
              </w:rPr>
              <w:t>Snow over land</w:t>
            </w:r>
          </w:p>
        </w:tc>
        <w:tc>
          <w:tcPr>
            <w:tcW w:w="1372" w:type="dxa"/>
          </w:tcPr>
          <w:p w14:paraId="034E9ACD" w14:textId="77777777" w:rsidR="00314451" w:rsidRPr="003550EE" w:rsidRDefault="00314451" w:rsidP="006465A4">
            <w:pPr>
              <w:rPr>
                <w:rFonts w:eastAsiaTheme="minorEastAsia"/>
                <w:sz w:val="21"/>
                <w:szCs w:val="21"/>
              </w:rPr>
            </w:pPr>
          </w:p>
        </w:tc>
        <w:tc>
          <w:tcPr>
            <w:tcW w:w="1815" w:type="dxa"/>
          </w:tcPr>
          <w:p w14:paraId="7995509C" w14:textId="77777777" w:rsidR="00314451" w:rsidRPr="003550EE" w:rsidRDefault="00314451" w:rsidP="006465A4">
            <w:pPr>
              <w:rPr>
                <w:rFonts w:eastAsiaTheme="minorEastAsia"/>
                <w:sz w:val="21"/>
                <w:szCs w:val="21"/>
              </w:rPr>
            </w:pPr>
          </w:p>
        </w:tc>
        <w:tc>
          <w:tcPr>
            <w:tcW w:w="2240" w:type="dxa"/>
          </w:tcPr>
          <w:p w14:paraId="70425BF8" w14:textId="2083925C" w:rsidR="00314451" w:rsidRPr="003550EE" w:rsidRDefault="009B185B" w:rsidP="006465A4">
            <w:pPr>
              <w:rPr>
                <w:rFonts w:eastAsiaTheme="minorEastAsia"/>
                <w:sz w:val="21"/>
                <w:szCs w:val="21"/>
              </w:rPr>
            </w:pPr>
            <w:r w:rsidRPr="003550EE">
              <w:rPr>
                <w:rFonts w:eastAsiaTheme="minorEastAsia"/>
                <w:sz w:val="21"/>
                <w:szCs w:val="21"/>
              </w:rPr>
              <w:t>excluded</w:t>
            </w:r>
          </w:p>
        </w:tc>
        <w:tc>
          <w:tcPr>
            <w:tcW w:w="896" w:type="dxa"/>
          </w:tcPr>
          <w:p w14:paraId="3CCF2E35" w14:textId="77777777" w:rsidR="00314451" w:rsidRPr="003550EE" w:rsidRDefault="00314451" w:rsidP="006465A4">
            <w:pPr>
              <w:rPr>
                <w:rFonts w:eastAsiaTheme="minorEastAsia"/>
                <w:sz w:val="21"/>
                <w:szCs w:val="21"/>
              </w:rPr>
            </w:pPr>
          </w:p>
        </w:tc>
      </w:tr>
      <w:tr w:rsidR="008C7469" w:rsidRPr="003550EE" w14:paraId="6A4945F4" w14:textId="77777777" w:rsidTr="00640411">
        <w:tc>
          <w:tcPr>
            <w:tcW w:w="1390" w:type="dxa"/>
          </w:tcPr>
          <w:p w14:paraId="0CD74D9A" w14:textId="5CF6A036" w:rsidR="00314451" w:rsidRPr="003550EE" w:rsidRDefault="00EC6C32" w:rsidP="006465A4">
            <w:pPr>
              <w:rPr>
                <w:rFonts w:eastAsiaTheme="minorEastAsia"/>
                <w:sz w:val="21"/>
                <w:szCs w:val="21"/>
              </w:rPr>
            </w:pPr>
            <w:r w:rsidRPr="003550EE">
              <w:rPr>
                <w:rFonts w:eastAsiaTheme="minorEastAsia"/>
                <w:sz w:val="21"/>
                <w:szCs w:val="21"/>
              </w:rPr>
              <w:t>4</w:t>
            </w:r>
          </w:p>
        </w:tc>
        <w:tc>
          <w:tcPr>
            <w:tcW w:w="1683" w:type="dxa"/>
          </w:tcPr>
          <w:p w14:paraId="3AC8C61E" w14:textId="7690D27B" w:rsidR="00314451" w:rsidRPr="003550EE" w:rsidRDefault="00EC6C32" w:rsidP="006465A4">
            <w:pPr>
              <w:rPr>
                <w:rFonts w:eastAsiaTheme="minorEastAsia"/>
                <w:sz w:val="21"/>
                <w:szCs w:val="21"/>
              </w:rPr>
            </w:pPr>
            <w:r w:rsidRPr="003550EE">
              <w:rPr>
                <w:rFonts w:eastAsiaTheme="minorEastAsia"/>
                <w:sz w:val="21"/>
                <w:szCs w:val="21"/>
              </w:rPr>
              <w:t>Sea ice</w:t>
            </w:r>
          </w:p>
        </w:tc>
        <w:tc>
          <w:tcPr>
            <w:tcW w:w="1372" w:type="dxa"/>
          </w:tcPr>
          <w:p w14:paraId="43653714" w14:textId="77777777" w:rsidR="00314451" w:rsidRPr="003550EE" w:rsidRDefault="00314451" w:rsidP="006465A4">
            <w:pPr>
              <w:rPr>
                <w:rFonts w:eastAsiaTheme="minorEastAsia"/>
                <w:sz w:val="21"/>
                <w:szCs w:val="21"/>
              </w:rPr>
            </w:pPr>
          </w:p>
        </w:tc>
        <w:tc>
          <w:tcPr>
            <w:tcW w:w="1815" w:type="dxa"/>
          </w:tcPr>
          <w:p w14:paraId="1CFECD5D" w14:textId="77777777" w:rsidR="00314451" w:rsidRPr="003550EE" w:rsidRDefault="00314451" w:rsidP="006465A4">
            <w:pPr>
              <w:rPr>
                <w:rFonts w:eastAsiaTheme="minorEastAsia"/>
                <w:sz w:val="21"/>
                <w:szCs w:val="21"/>
              </w:rPr>
            </w:pPr>
          </w:p>
        </w:tc>
        <w:tc>
          <w:tcPr>
            <w:tcW w:w="2240" w:type="dxa"/>
          </w:tcPr>
          <w:p w14:paraId="76192D1E" w14:textId="729289AB" w:rsidR="00314451" w:rsidRPr="003550EE" w:rsidRDefault="009B185B" w:rsidP="006465A4">
            <w:pPr>
              <w:rPr>
                <w:rFonts w:eastAsiaTheme="minorEastAsia"/>
                <w:sz w:val="21"/>
                <w:szCs w:val="21"/>
              </w:rPr>
            </w:pPr>
            <w:bookmarkStart w:id="21" w:name="OLE_LINK3"/>
            <w:bookmarkStart w:id="22" w:name="OLE_LINK4"/>
            <w:r w:rsidRPr="003550EE">
              <w:rPr>
                <w:rFonts w:eastAsiaTheme="minorEastAsia"/>
                <w:sz w:val="21"/>
                <w:szCs w:val="21"/>
              </w:rPr>
              <w:t>excluded</w:t>
            </w:r>
            <w:bookmarkEnd w:id="21"/>
            <w:bookmarkEnd w:id="22"/>
          </w:p>
        </w:tc>
        <w:tc>
          <w:tcPr>
            <w:tcW w:w="896" w:type="dxa"/>
          </w:tcPr>
          <w:p w14:paraId="3EE4CAEA" w14:textId="77777777" w:rsidR="00314451" w:rsidRPr="003550EE" w:rsidRDefault="00314451" w:rsidP="006465A4">
            <w:pPr>
              <w:rPr>
                <w:rFonts w:eastAsiaTheme="minorEastAsia"/>
                <w:sz w:val="21"/>
                <w:szCs w:val="21"/>
              </w:rPr>
            </w:pPr>
          </w:p>
        </w:tc>
      </w:tr>
      <w:tr w:rsidR="008C7469" w:rsidRPr="003550EE" w14:paraId="6640197E" w14:textId="77777777" w:rsidTr="00640411">
        <w:tc>
          <w:tcPr>
            <w:tcW w:w="1390" w:type="dxa"/>
          </w:tcPr>
          <w:p w14:paraId="180D7E68" w14:textId="5DBB5D81" w:rsidR="00040F41" w:rsidRPr="003550EE" w:rsidRDefault="00040F41" w:rsidP="006465A4">
            <w:pPr>
              <w:rPr>
                <w:rFonts w:eastAsiaTheme="minorEastAsia"/>
                <w:sz w:val="21"/>
                <w:szCs w:val="21"/>
              </w:rPr>
            </w:pPr>
            <w:r w:rsidRPr="003550EE">
              <w:rPr>
                <w:rFonts w:eastAsiaTheme="minorEastAsia"/>
                <w:sz w:val="21"/>
                <w:szCs w:val="21"/>
              </w:rPr>
              <w:t>5</w:t>
            </w:r>
          </w:p>
        </w:tc>
        <w:tc>
          <w:tcPr>
            <w:tcW w:w="1683" w:type="dxa"/>
          </w:tcPr>
          <w:p w14:paraId="58B70A4F" w14:textId="2688C2C1" w:rsidR="00314451" w:rsidRPr="003550EE" w:rsidRDefault="00040F41" w:rsidP="006465A4">
            <w:pPr>
              <w:rPr>
                <w:rFonts w:eastAsiaTheme="minorEastAsia"/>
                <w:sz w:val="21"/>
                <w:szCs w:val="21"/>
              </w:rPr>
            </w:pPr>
            <w:r w:rsidRPr="003550EE">
              <w:rPr>
                <w:rFonts w:eastAsiaTheme="minorEastAsia"/>
                <w:sz w:val="21"/>
                <w:szCs w:val="21"/>
              </w:rPr>
              <w:t>Very low clouds</w:t>
            </w:r>
          </w:p>
        </w:tc>
        <w:tc>
          <w:tcPr>
            <w:tcW w:w="1372" w:type="dxa"/>
          </w:tcPr>
          <w:p w14:paraId="01137130" w14:textId="77777777" w:rsidR="00314451" w:rsidRPr="003550EE" w:rsidRDefault="00314451" w:rsidP="006465A4">
            <w:pPr>
              <w:rPr>
                <w:rFonts w:eastAsiaTheme="minorEastAsia"/>
                <w:sz w:val="21"/>
                <w:szCs w:val="21"/>
              </w:rPr>
            </w:pPr>
          </w:p>
        </w:tc>
        <w:tc>
          <w:tcPr>
            <w:tcW w:w="1815" w:type="dxa"/>
          </w:tcPr>
          <w:p w14:paraId="61E9F4E9" w14:textId="77777777" w:rsidR="00314451" w:rsidRPr="003550EE" w:rsidRDefault="00314451" w:rsidP="006465A4">
            <w:pPr>
              <w:rPr>
                <w:rFonts w:eastAsiaTheme="minorEastAsia"/>
                <w:sz w:val="21"/>
                <w:szCs w:val="21"/>
              </w:rPr>
            </w:pPr>
          </w:p>
        </w:tc>
        <w:tc>
          <w:tcPr>
            <w:tcW w:w="2240" w:type="dxa"/>
          </w:tcPr>
          <w:p w14:paraId="67656A81" w14:textId="77777777" w:rsidR="00314451" w:rsidRPr="003550EE" w:rsidRDefault="00314451" w:rsidP="006465A4">
            <w:pPr>
              <w:rPr>
                <w:rFonts w:eastAsiaTheme="minorEastAsia"/>
                <w:sz w:val="21"/>
                <w:szCs w:val="21"/>
              </w:rPr>
            </w:pPr>
          </w:p>
        </w:tc>
        <w:tc>
          <w:tcPr>
            <w:tcW w:w="896" w:type="dxa"/>
          </w:tcPr>
          <w:p w14:paraId="38B3D6B1" w14:textId="7393945E" w:rsidR="00314451" w:rsidRPr="003550EE" w:rsidRDefault="00714983" w:rsidP="006465A4">
            <w:pPr>
              <w:rPr>
                <w:rFonts w:eastAsiaTheme="minorEastAsia"/>
                <w:sz w:val="21"/>
                <w:szCs w:val="21"/>
              </w:rPr>
            </w:pPr>
            <w:proofErr w:type="spellStart"/>
            <w:r w:rsidRPr="003550EE">
              <w:rPr>
                <w:rFonts w:eastAsiaTheme="minorEastAsia"/>
                <w:sz w:val="21"/>
                <w:szCs w:val="21"/>
              </w:rPr>
              <w:t>vLow</w:t>
            </w:r>
            <w:proofErr w:type="spellEnd"/>
          </w:p>
        </w:tc>
      </w:tr>
      <w:tr w:rsidR="008C7469" w:rsidRPr="003550EE" w14:paraId="354C9889" w14:textId="77777777" w:rsidTr="00640411">
        <w:tc>
          <w:tcPr>
            <w:tcW w:w="1390" w:type="dxa"/>
          </w:tcPr>
          <w:p w14:paraId="441EE4C5" w14:textId="5F674BB4" w:rsidR="00314451" w:rsidRPr="003550EE" w:rsidRDefault="00CB0B6B" w:rsidP="006465A4">
            <w:pPr>
              <w:rPr>
                <w:rFonts w:eastAsiaTheme="minorEastAsia"/>
                <w:sz w:val="21"/>
                <w:szCs w:val="21"/>
              </w:rPr>
            </w:pPr>
            <w:r w:rsidRPr="003550EE">
              <w:rPr>
                <w:rFonts w:eastAsiaTheme="minorEastAsia"/>
                <w:sz w:val="21"/>
                <w:szCs w:val="21"/>
              </w:rPr>
              <w:t>6</w:t>
            </w:r>
          </w:p>
        </w:tc>
        <w:tc>
          <w:tcPr>
            <w:tcW w:w="1683" w:type="dxa"/>
          </w:tcPr>
          <w:p w14:paraId="703B25EA" w14:textId="5660ECBF" w:rsidR="00314451" w:rsidRPr="003550EE" w:rsidRDefault="00CB0B6B" w:rsidP="006465A4">
            <w:pPr>
              <w:rPr>
                <w:rFonts w:eastAsiaTheme="minorEastAsia"/>
                <w:sz w:val="21"/>
                <w:szCs w:val="21"/>
              </w:rPr>
            </w:pPr>
            <w:r w:rsidRPr="003550EE">
              <w:rPr>
                <w:rFonts w:eastAsiaTheme="minorEastAsia"/>
                <w:sz w:val="21"/>
                <w:szCs w:val="21"/>
              </w:rPr>
              <w:t>Low clouds</w:t>
            </w:r>
          </w:p>
        </w:tc>
        <w:tc>
          <w:tcPr>
            <w:tcW w:w="1372" w:type="dxa"/>
          </w:tcPr>
          <w:p w14:paraId="282A85BC" w14:textId="77777777" w:rsidR="00314451" w:rsidRPr="003550EE" w:rsidRDefault="00314451" w:rsidP="006465A4">
            <w:pPr>
              <w:rPr>
                <w:rFonts w:eastAsiaTheme="minorEastAsia"/>
                <w:sz w:val="21"/>
                <w:szCs w:val="21"/>
              </w:rPr>
            </w:pPr>
          </w:p>
        </w:tc>
        <w:tc>
          <w:tcPr>
            <w:tcW w:w="1815" w:type="dxa"/>
          </w:tcPr>
          <w:p w14:paraId="02593D5D" w14:textId="77777777" w:rsidR="00314451" w:rsidRPr="003550EE" w:rsidRDefault="00314451" w:rsidP="006465A4">
            <w:pPr>
              <w:rPr>
                <w:rFonts w:eastAsiaTheme="minorEastAsia"/>
                <w:sz w:val="21"/>
                <w:szCs w:val="21"/>
              </w:rPr>
            </w:pPr>
          </w:p>
        </w:tc>
        <w:tc>
          <w:tcPr>
            <w:tcW w:w="2240" w:type="dxa"/>
          </w:tcPr>
          <w:p w14:paraId="3493D7E0" w14:textId="77777777" w:rsidR="00314451" w:rsidRPr="003550EE" w:rsidRDefault="00314451" w:rsidP="006465A4">
            <w:pPr>
              <w:rPr>
                <w:rFonts w:eastAsiaTheme="minorEastAsia"/>
                <w:sz w:val="21"/>
                <w:szCs w:val="21"/>
              </w:rPr>
            </w:pPr>
          </w:p>
        </w:tc>
        <w:tc>
          <w:tcPr>
            <w:tcW w:w="896" w:type="dxa"/>
          </w:tcPr>
          <w:p w14:paraId="26CD83F8" w14:textId="6FDAD61C" w:rsidR="00314451" w:rsidRPr="003550EE" w:rsidRDefault="00E40218" w:rsidP="006465A4">
            <w:pPr>
              <w:rPr>
                <w:rFonts w:eastAsiaTheme="minorEastAsia"/>
                <w:sz w:val="21"/>
                <w:szCs w:val="21"/>
              </w:rPr>
            </w:pPr>
            <w:r w:rsidRPr="003550EE">
              <w:rPr>
                <w:rFonts w:eastAsiaTheme="minorEastAsia"/>
                <w:sz w:val="21"/>
                <w:szCs w:val="21"/>
              </w:rPr>
              <w:t>L</w:t>
            </w:r>
            <w:r w:rsidR="00714983" w:rsidRPr="003550EE">
              <w:rPr>
                <w:rFonts w:eastAsiaTheme="minorEastAsia"/>
                <w:sz w:val="21"/>
                <w:szCs w:val="21"/>
              </w:rPr>
              <w:t>ow</w:t>
            </w:r>
          </w:p>
        </w:tc>
      </w:tr>
      <w:tr w:rsidR="008C7469" w:rsidRPr="003550EE" w14:paraId="39930679" w14:textId="77777777" w:rsidTr="00640411">
        <w:tc>
          <w:tcPr>
            <w:tcW w:w="1390" w:type="dxa"/>
          </w:tcPr>
          <w:p w14:paraId="568498A2" w14:textId="2F8669E3" w:rsidR="00314451" w:rsidRPr="003550EE" w:rsidRDefault="00714983" w:rsidP="006465A4">
            <w:pPr>
              <w:rPr>
                <w:rFonts w:eastAsiaTheme="minorEastAsia"/>
                <w:sz w:val="21"/>
                <w:szCs w:val="21"/>
              </w:rPr>
            </w:pPr>
            <w:r w:rsidRPr="003550EE">
              <w:rPr>
                <w:rFonts w:eastAsiaTheme="minorEastAsia"/>
                <w:sz w:val="21"/>
                <w:szCs w:val="21"/>
              </w:rPr>
              <w:t>7</w:t>
            </w:r>
          </w:p>
        </w:tc>
        <w:tc>
          <w:tcPr>
            <w:tcW w:w="1683" w:type="dxa"/>
          </w:tcPr>
          <w:p w14:paraId="37E06907" w14:textId="0229A977" w:rsidR="00314451" w:rsidRPr="003550EE" w:rsidRDefault="003E42AE" w:rsidP="006465A4">
            <w:pPr>
              <w:rPr>
                <w:rFonts w:eastAsiaTheme="minorEastAsia"/>
                <w:sz w:val="21"/>
                <w:szCs w:val="21"/>
              </w:rPr>
            </w:pPr>
            <w:r w:rsidRPr="003550EE">
              <w:rPr>
                <w:rFonts w:eastAsiaTheme="minorEastAsia"/>
                <w:sz w:val="21"/>
                <w:szCs w:val="21"/>
              </w:rPr>
              <w:t>Mid-level clouds</w:t>
            </w:r>
          </w:p>
        </w:tc>
        <w:tc>
          <w:tcPr>
            <w:tcW w:w="1372" w:type="dxa"/>
          </w:tcPr>
          <w:p w14:paraId="3729F3C8" w14:textId="77777777" w:rsidR="00314451" w:rsidRPr="003550EE" w:rsidRDefault="00314451" w:rsidP="006465A4">
            <w:pPr>
              <w:rPr>
                <w:rFonts w:eastAsiaTheme="minorEastAsia"/>
                <w:sz w:val="21"/>
                <w:szCs w:val="21"/>
              </w:rPr>
            </w:pPr>
          </w:p>
        </w:tc>
        <w:tc>
          <w:tcPr>
            <w:tcW w:w="1815" w:type="dxa"/>
          </w:tcPr>
          <w:p w14:paraId="5F7A0902" w14:textId="77777777" w:rsidR="00314451" w:rsidRPr="003550EE" w:rsidRDefault="00314451" w:rsidP="006465A4">
            <w:pPr>
              <w:rPr>
                <w:rFonts w:eastAsiaTheme="minorEastAsia"/>
                <w:sz w:val="21"/>
                <w:szCs w:val="21"/>
              </w:rPr>
            </w:pPr>
          </w:p>
        </w:tc>
        <w:tc>
          <w:tcPr>
            <w:tcW w:w="2240" w:type="dxa"/>
          </w:tcPr>
          <w:p w14:paraId="67B88B42" w14:textId="77777777" w:rsidR="00314451" w:rsidRPr="003550EE" w:rsidRDefault="00314451" w:rsidP="006465A4">
            <w:pPr>
              <w:rPr>
                <w:rFonts w:eastAsiaTheme="minorEastAsia"/>
                <w:sz w:val="21"/>
                <w:szCs w:val="21"/>
              </w:rPr>
            </w:pPr>
          </w:p>
        </w:tc>
        <w:tc>
          <w:tcPr>
            <w:tcW w:w="896" w:type="dxa"/>
          </w:tcPr>
          <w:p w14:paraId="2DC354A5" w14:textId="58223107" w:rsidR="00314451" w:rsidRPr="003550EE" w:rsidRDefault="00E40218" w:rsidP="006465A4">
            <w:pPr>
              <w:rPr>
                <w:rFonts w:eastAsiaTheme="minorEastAsia"/>
                <w:sz w:val="21"/>
                <w:szCs w:val="21"/>
              </w:rPr>
            </w:pPr>
            <w:r w:rsidRPr="003550EE">
              <w:rPr>
                <w:rFonts w:eastAsiaTheme="minorEastAsia"/>
                <w:sz w:val="21"/>
                <w:szCs w:val="21"/>
              </w:rPr>
              <w:t>M</w:t>
            </w:r>
            <w:r w:rsidR="005D64C8" w:rsidRPr="003550EE">
              <w:rPr>
                <w:rFonts w:eastAsiaTheme="minorEastAsia"/>
                <w:sz w:val="21"/>
                <w:szCs w:val="21"/>
              </w:rPr>
              <w:t>i</w:t>
            </w:r>
            <w:r w:rsidRPr="003550EE">
              <w:rPr>
                <w:rFonts w:eastAsiaTheme="minorEastAsia"/>
                <w:sz w:val="21"/>
                <w:szCs w:val="21"/>
              </w:rPr>
              <w:t>d</w:t>
            </w:r>
          </w:p>
        </w:tc>
      </w:tr>
      <w:tr w:rsidR="008C7469" w:rsidRPr="003550EE" w14:paraId="2835AF73" w14:textId="77777777" w:rsidTr="00640411">
        <w:tc>
          <w:tcPr>
            <w:tcW w:w="1390" w:type="dxa"/>
          </w:tcPr>
          <w:p w14:paraId="586C2334" w14:textId="1356F01B" w:rsidR="00314451" w:rsidRPr="003550EE" w:rsidRDefault="003E42AE" w:rsidP="006465A4">
            <w:pPr>
              <w:rPr>
                <w:rFonts w:eastAsiaTheme="minorEastAsia"/>
                <w:sz w:val="21"/>
                <w:szCs w:val="21"/>
              </w:rPr>
            </w:pPr>
            <w:r w:rsidRPr="003550EE">
              <w:rPr>
                <w:rFonts w:eastAsiaTheme="minorEastAsia"/>
                <w:sz w:val="21"/>
                <w:szCs w:val="21"/>
              </w:rPr>
              <w:t>8</w:t>
            </w:r>
          </w:p>
        </w:tc>
        <w:tc>
          <w:tcPr>
            <w:tcW w:w="1683" w:type="dxa"/>
          </w:tcPr>
          <w:p w14:paraId="478F5429" w14:textId="23D72116" w:rsidR="00314451" w:rsidRPr="003550EE" w:rsidRDefault="003E42AE" w:rsidP="006465A4">
            <w:pPr>
              <w:rPr>
                <w:rFonts w:eastAsiaTheme="minorEastAsia"/>
                <w:sz w:val="21"/>
                <w:szCs w:val="21"/>
              </w:rPr>
            </w:pPr>
            <w:r w:rsidRPr="003550EE">
              <w:rPr>
                <w:rFonts w:eastAsiaTheme="minorEastAsia"/>
                <w:sz w:val="21"/>
                <w:szCs w:val="21"/>
              </w:rPr>
              <w:t>High opaque clouds</w:t>
            </w:r>
          </w:p>
        </w:tc>
        <w:tc>
          <w:tcPr>
            <w:tcW w:w="1372" w:type="dxa"/>
          </w:tcPr>
          <w:p w14:paraId="609C93AA" w14:textId="77777777" w:rsidR="00314451" w:rsidRPr="003550EE" w:rsidRDefault="00314451" w:rsidP="006465A4">
            <w:pPr>
              <w:rPr>
                <w:rFonts w:eastAsiaTheme="minorEastAsia"/>
                <w:sz w:val="21"/>
                <w:szCs w:val="21"/>
              </w:rPr>
            </w:pPr>
          </w:p>
        </w:tc>
        <w:tc>
          <w:tcPr>
            <w:tcW w:w="1815" w:type="dxa"/>
          </w:tcPr>
          <w:p w14:paraId="71D9DABD" w14:textId="77777777" w:rsidR="00314451" w:rsidRPr="003550EE" w:rsidRDefault="00314451" w:rsidP="006465A4">
            <w:pPr>
              <w:rPr>
                <w:rFonts w:eastAsiaTheme="minorEastAsia"/>
                <w:sz w:val="21"/>
                <w:szCs w:val="21"/>
              </w:rPr>
            </w:pPr>
          </w:p>
        </w:tc>
        <w:tc>
          <w:tcPr>
            <w:tcW w:w="2240" w:type="dxa"/>
          </w:tcPr>
          <w:p w14:paraId="4DA979C6" w14:textId="77777777" w:rsidR="00314451" w:rsidRPr="003550EE" w:rsidRDefault="00314451" w:rsidP="006465A4">
            <w:pPr>
              <w:rPr>
                <w:rFonts w:eastAsiaTheme="minorEastAsia"/>
                <w:sz w:val="21"/>
                <w:szCs w:val="21"/>
              </w:rPr>
            </w:pPr>
          </w:p>
        </w:tc>
        <w:tc>
          <w:tcPr>
            <w:tcW w:w="896" w:type="dxa"/>
          </w:tcPr>
          <w:p w14:paraId="79B1772B" w14:textId="5D50CD66" w:rsidR="00314451" w:rsidRPr="003550EE" w:rsidRDefault="005D64C8" w:rsidP="006465A4">
            <w:pPr>
              <w:rPr>
                <w:rFonts w:eastAsiaTheme="minorEastAsia"/>
                <w:sz w:val="21"/>
                <w:szCs w:val="21"/>
              </w:rPr>
            </w:pPr>
            <w:proofErr w:type="spellStart"/>
            <w:r w:rsidRPr="003550EE">
              <w:rPr>
                <w:rFonts w:eastAsiaTheme="minorEastAsia"/>
                <w:sz w:val="21"/>
                <w:szCs w:val="21"/>
              </w:rPr>
              <w:t>H</w:t>
            </w:r>
            <w:r w:rsidR="00A64CDC" w:rsidRPr="003550EE">
              <w:rPr>
                <w:rFonts w:eastAsiaTheme="minorEastAsia"/>
                <w:sz w:val="21"/>
                <w:szCs w:val="21"/>
              </w:rPr>
              <w:t>Op</w:t>
            </w:r>
            <w:proofErr w:type="spellEnd"/>
          </w:p>
        </w:tc>
      </w:tr>
      <w:tr w:rsidR="008C7469" w:rsidRPr="003550EE" w14:paraId="247A9C7C" w14:textId="77777777" w:rsidTr="00640411">
        <w:tc>
          <w:tcPr>
            <w:tcW w:w="1390" w:type="dxa"/>
          </w:tcPr>
          <w:p w14:paraId="2E9887F3" w14:textId="0F1D1C04" w:rsidR="00314451" w:rsidRPr="003550EE" w:rsidRDefault="003E42AE" w:rsidP="006465A4">
            <w:pPr>
              <w:rPr>
                <w:rFonts w:eastAsiaTheme="minorEastAsia"/>
                <w:sz w:val="21"/>
                <w:szCs w:val="21"/>
              </w:rPr>
            </w:pPr>
            <w:r w:rsidRPr="003550EE">
              <w:rPr>
                <w:rFonts w:eastAsiaTheme="minorEastAsia"/>
                <w:sz w:val="21"/>
                <w:szCs w:val="21"/>
              </w:rPr>
              <w:t>9</w:t>
            </w:r>
          </w:p>
        </w:tc>
        <w:tc>
          <w:tcPr>
            <w:tcW w:w="1683" w:type="dxa"/>
          </w:tcPr>
          <w:p w14:paraId="2CA43F75" w14:textId="38463181" w:rsidR="00314451" w:rsidRPr="003550EE" w:rsidRDefault="003E42AE" w:rsidP="006465A4">
            <w:pPr>
              <w:rPr>
                <w:rFonts w:eastAsiaTheme="minorEastAsia"/>
                <w:sz w:val="21"/>
                <w:szCs w:val="21"/>
              </w:rPr>
            </w:pPr>
            <w:r w:rsidRPr="003550EE">
              <w:rPr>
                <w:rFonts w:eastAsiaTheme="minorEastAsia"/>
                <w:sz w:val="21"/>
                <w:szCs w:val="21"/>
              </w:rPr>
              <w:t>Very high opaque clouds</w:t>
            </w:r>
          </w:p>
        </w:tc>
        <w:tc>
          <w:tcPr>
            <w:tcW w:w="1372" w:type="dxa"/>
          </w:tcPr>
          <w:p w14:paraId="34233E9A" w14:textId="77777777" w:rsidR="00314451" w:rsidRPr="003550EE" w:rsidRDefault="00314451" w:rsidP="006465A4">
            <w:pPr>
              <w:rPr>
                <w:rFonts w:eastAsiaTheme="minorEastAsia"/>
                <w:sz w:val="21"/>
                <w:szCs w:val="21"/>
              </w:rPr>
            </w:pPr>
          </w:p>
        </w:tc>
        <w:tc>
          <w:tcPr>
            <w:tcW w:w="1815" w:type="dxa"/>
          </w:tcPr>
          <w:p w14:paraId="47255E48" w14:textId="77777777" w:rsidR="00314451" w:rsidRPr="003550EE" w:rsidRDefault="00314451" w:rsidP="006465A4">
            <w:pPr>
              <w:rPr>
                <w:rFonts w:eastAsiaTheme="minorEastAsia"/>
                <w:sz w:val="21"/>
                <w:szCs w:val="21"/>
              </w:rPr>
            </w:pPr>
          </w:p>
        </w:tc>
        <w:tc>
          <w:tcPr>
            <w:tcW w:w="2240" w:type="dxa"/>
          </w:tcPr>
          <w:p w14:paraId="7F9EBCCE" w14:textId="77777777" w:rsidR="00314451" w:rsidRPr="003550EE" w:rsidRDefault="00314451" w:rsidP="006465A4">
            <w:pPr>
              <w:rPr>
                <w:rFonts w:eastAsiaTheme="minorEastAsia"/>
                <w:sz w:val="21"/>
                <w:szCs w:val="21"/>
              </w:rPr>
            </w:pPr>
          </w:p>
        </w:tc>
        <w:tc>
          <w:tcPr>
            <w:tcW w:w="896" w:type="dxa"/>
          </w:tcPr>
          <w:p w14:paraId="07BE2413" w14:textId="055C4359" w:rsidR="00314451" w:rsidRPr="003550EE" w:rsidRDefault="00A64CDC" w:rsidP="006465A4">
            <w:pPr>
              <w:rPr>
                <w:rFonts w:eastAsiaTheme="minorEastAsia"/>
                <w:sz w:val="21"/>
                <w:szCs w:val="21"/>
              </w:rPr>
            </w:pPr>
            <w:proofErr w:type="spellStart"/>
            <w:r w:rsidRPr="003550EE">
              <w:rPr>
                <w:rFonts w:eastAsiaTheme="minorEastAsia"/>
                <w:sz w:val="21"/>
                <w:szCs w:val="21"/>
              </w:rPr>
              <w:t>vHOp</w:t>
            </w:r>
            <w:proofErr w:type="spellEnd"/>
          </w:p>
        </w:tc>
      </w:tr>
      <w:tr w:rsidR="008C7469" w:rsidRPr="003550EE" w14:paraId="29CE245D" w14:textId="77777777" w:rsidTr="00640411">
        <w:tc>
          <w:tcPr>
            <w:tcW w:w="1390" w:type="dxa"/>
          </w:tcPr>
          <w:p w14:paraId="0ED201A3" w14:textId="4E73E812" w:rsidR="00314451" w:rsidRPr="003550EE" w:rsidRDefault="003E42AE" w:rsidP="006465A4">
            <w:pPr>
              <w:rPr>
                <w:rFonts w:eastAsiaTheme="minorEastAsia"/>
                <w:sz w:val="21"/>
                <w:szCs w:val="21"/>
              </w:rPr>
            </w:pPr>
            <w:r w:rsidRPr="003550EE">
              <w:rPr>
                <w:rFonts w:eastAsiaTheme="minorEastAsia"/>
                <w:sz w:val="21"/>
                <w:szCs w:val="21"/>
              </w:rPr>
              <w:t>10</w:t>
            </w:r>
          </w:p>
        </w:tc>
        <w:tc>
          <w:tcPr>
            <w:tcW w:w="1683" w:type="dxa"/>
          </w:tcPr>
          <w:p w14:paraId="299593B9" w14:textId="61CAA5F8" w:rsidR="00314451" w:rsidRPr="003550EE" w:rsidRDefault="003E42AE" w:rsidP="006465A4">
            <w:pPr>
              <w:rPr>
                <w:rFonts w:eastAsiaTheme="minorEastAsia"/>
                <w:sz w:val="21"/>
                <w:szCs w:val="21"/>
              </w:rPr>
            </w:pPr>
            <w:r w:rsidRPr="003550EE">
              <w:rPr>
                <w:rFonts w:eastAsiaTheme="minorEastAsia"/>
                <w:sz w:val="21"/>
                <w:szCs w:val="21"/>
              </w:rPr>
              <w:t>Fractional clouds</w:t>
            </w:r>
          </w:p>
        </w:tc>
        <w:tc>
          <w:tcPr>
            <w:tcW w:w="1372" w:type="dxa"/>
          </w:tcPr>
          <w:p w14:paraId="6A50DAF3" w14:textId="77777777" w:rsidR="00314451" w:rsidRPr="003550EE" w:rsidRDefault="00314451" w:rsidP="006465A4">
            <w:pPr>
              <w:rPr>
                <w:rFonts w:eastAsiaTheme="minorEastAsia"/>
                <w:sz w:val="21"/>
                <w:szCs w:val="21"/>
              </w:rPr>
            </w:pPr>
          </w:p>
        </w:tc>
        <w:tc>
          <w:tcPr>
            <w:tcW w:w="1815" w:type="dxa"/>
          </w:tcPr>
          <w:p w14:paraId="3AEC85B4" w14:textId="77777777" w:rsidR="00314451" w:rsidRPr="003550EE" w:rsidRDefault="00314451" w:rsidP="006465A4">
            <w:pPr>
              <w:rPr>
                <w:rFonts w:eastAsiaTheme="minorEastAsia"/>
                <w:sz w:val="21"/>
                <w:szCs w:val="21"/>
              </w:rPr>
            </w:pPr>
          </w:p>
        </w:tc>
        <w:tc>
          <w:tcPr>
            <w:tcW w:w="2240" w:type="dxa"/>
          </w:tcPr>
          <w:p w14:paraId="765B9F6F" w14:textId="0E3B1E1B" w:rsidR="00314451" w:rsidRPr="003550EE" w:rsidRDefault="000132B0" w:rsidP="006465A4">
            <w:pPr>
              <w:rPr>
                <w:rFonts w:eastAsiaTheme="minorEastAsia"/>
                <w:sz w:val="21"/>
                <w:szCs w:val="21"/>
              </w:rPr>
            </w:pPr>
            <w:r w:rsidRPr="003550EE">
              <w:rPr>
                <w:rFonts w:eastAsiaTheme="minorEastAsia"/>
                <w:sz w:val="21"/>
                <w:szCs w:val="21"/>
              </w:rPr>
              <w:t>R</w:t>
            </w:r>
            <w:r w:rsidR="00336279" w:rsidRPr="003550EE">
              <w:rPr>
                <w:rFonts w:eastAsiaTheme="minorEastAsia"/>
                <w:sz w:val="21"/>
                <w:szCs w:val="21"/>
              </w:rPr>
              <w:t>eallocated</w:t>
            </w:r>
          </w:p>
          <w:p w14:paraId="1ED213AC" w14:textId="6A040DC1" w:rsidR="000132B0" w:rsidRPr="003550EE" w:rsidRDefault="000132B0" w:rsidP="006465A4">
            <w:pPr>
              <w:rPr>
                <w:rFonts w:eastAsiaTheme="minorEastAsia"/>
                <w:sz w:val="21"/>
                <w:szCs w:val="21"/>
              </w:rPr>
            </w:pPr>
            <w:r w:rsidRPr="003550EE">
              <w:rPr>
                <w:sz w:val="21"/>
                <w:szCs w:val="21"/>
              </w:rPr>
              <w:t>pixels covered by fractional</w:t>
            </w:r>
            <w:r w:rsidR="00DD6618">
              <w:rPr>
                <w:sz w:val="21"/>
                <w:szCs w:val="21"/>
              </w:rPr>
              <w:t xml:space="preserve"> </w:t>
            </w:r>
            <w:r w:rsidRPr="003550EE">
              <w:rPr>
                <w:sz w:val="21"/>
                <w:szCs w:val="21"/>
              </w:rPr>
              <w:t>clouds, i.e., sub-pixel water clouds. These pixels were reprocessed</w:t>
            </w:r>
            <w:r w:rsidR="00DD6618">
              <w:rPr>
                <w:sz w:val="21"/>
                <w:szCs w:val="21"/>
              </w:rPr>
              <w:t xml:space="preserve"> </w:t>
            </w:r>
            <w:r w:rsidRPr="003550EE">
              <w:rPr>
                <w:sz w:val="21"/>
                <w:szCs w:val="21"/>
              </w:rPr>
              <w:t>and reallocated so that they fall into the cloud type most frequently</w:t>
            </w:r>
            <w:r w:rsidR="00DD6618">
              <w:rPr>
                <w:sz w:val="21"/>
                <w:szCs w:val="21"/>
              </w:rPr>
              <w:t xml:space="preserve"> </w:t>
            </w:r>
            <w:r w:rsidRPr="003550EE">
              <w:rPr>
                <w:sz w:val="21"/>
                <w:szCs w:val="21"/>
              </w:rPr>
              <w:t xml:space="preserve">observed among the 8 </w:t>
            </w:r>
            <w:proofErr w:type="spellStart"/>
            <w:r w:rsidRPr="003550EE">
              <w:rPr>
                <w:sz w:val="21"/>
                <w:szCs w:val="21"/>
              </w:rPr>
              <w:t>neighbouring</w:t>
            </w:r>
            <w:proofErr w:type="spellEnd"/>
            <w:r w:rsidRPr="003550EE">
              <w:rPr>
                <w:sz w:val="21"/>
                <w:szCs w:val="21"/>
              </w:rPr>
              <w:t xml:space="preserve"> pixels.</w:t>
            </w:r>
          </w:p>
        </w:tc>
        <w:tc>
          <w:tcPr>
            <w:tcW w:w="896" w:type="dxa"/>
          </w:tcPr>
          <w:p w14:paraId="7C4979AF" w14:textId="216B873C" w:rsidR="00314451" w:rsidRPr="003550EE" w:rsidRDefault="00314451" w:rsidP="006465A4">
            <w:pPr>
              <w:rPr>
                <w:rFonts w:eastAsiaTheme="minorEastAsia"/>
                <w:sz w:val="21"/>
                <w:szCs w:val="21"/>
              </w:rPr>
            </w:pPr>
          </w:p>
        </w:tc>
      </w:tr>
      <w:tr w:rsidR="005522B4" w:rsidRPr="003550EE" w14:paraId="694693F5" w14:textId="77777777" w:rsidTr="00640411">
        <w:tc>
          <w:tcPr>
            <w:tcW w:w="1390" w:type="dxa"/>
          </w:tcPr>
          <w:p w14:paraId="6455CBF0" w14:textId="6792084E" w:rsidR="005522B4" w:rsidRPr="003550EE" w:rsidRDefault="005522B4" w:rsidP="006465A4">
            <w:pPr>
              <w:rPr>
                <w:rFonts w:eastAsiaTheme="minorEastAsia"/>
                <w:sz w:val="21"/>
                <w:szCs w:val="21"/>
              </w:rPr>
            </w:pPr>
            <w:r w:rsidRPr="003550EE">
              <w:rPr>
                <w:rFonts w:eastAsiaTheme="minorEastAsia"/>
                <w:sz w:val="21"/>
                <w:szCs w:val="21"/>
              </w:rPr>
              <w:t>11</w:t>
            </w:r>
          </w:p>
        </w:tc>
        <w:tc>
          <w:tcPr>
            <w:tcW w:w="1683" w:type="dxa"/>
          </w:tcPr>
          <w:p w14:paraId="4A7DB351" w14:textId="289D4585" w:rsidR="005522B4" w:rsidRPr="003550EE" w:rsidRDefault="005522B4" w:rsidP="006465A4">
            <w:pPr>
              <w:rPr>
                <w:rFonts w:eastAsiaTheme="minorEastAsia"/>
                <w:sz w:val="21"/>
                <w:szCs w:val="21"/>
              </w:rPr>
            </w:pPr>
            <w:r w:rsidRPr="003550EE">
              <w:rPr>
                <w:rFonts w:eastAsiaTheme="minorEastAsia"/>
                <w:sz w:val="21"/>
                <w:szCs w:val="21"/>
              </w:rPr>
              <w:t>High semitransparent thin clouds</w:t>
            </w:r>
          </w:p>
        </w:tc>
        <w:tc>
          <w:tcPr>
            <w:tcW w:w="1372" w:type="dxa"/>
          </w:tcPr>
          <w:p w14:paraId="5355114D" w14:textId="77777777" w:rsidR="005522B4" w:rsidRPr="003550EE" w:rsidRDefault="005522B4" w:rsidP="006465A4">
            <w:pPr>
              <w:rPr>
                <w:rFonts w:eastAsiaTheme="minorEastAsia"/>
                <w:sz w:val="21"/>
                <w:szCs w:val="21"/>
              </w:rPr>
            </w:pPr>
          </w:p>
        </w:tc>
        <w:tc>
          <w:tcPr>
            <w:tcW w:w="1815" w:type="dxa"/>
          </w:tcPr>
          <w:p w14:paraId="01859FE0" w14:textId="77777777" w:rsidR="005522B4" w:rsidRPr="003550EE" w:rsidRDefault="005522B4" w:rsidP="006465A4">
            <w:pPr>
              <w:rPr>
                <w:rFonts w:eastAsiaTheme="minorEastAsia"/>
                <w:sz w:val="21"/>
                <w:szCs w:val="21"/>
              </w:rPr>
            </w:pPr>
          </w:p>
        </w:tc>
        <w:tc>
          <w:tcPr>
            <w:tcW w:w="2240" w:type="dxa"/>
          </w:tcPr>
          <w:p w14:paraId="7E53133D" w14:textId="77777777" w:rsidR="005522B4" w:rsidRPr="003550EE" w:rsidRDefault="005522B4" w:rsidP="006465A4">
            <w:pPr>
              <w:rPr>
                <w:rFonts w:eastAsiaTheme="minorEastAsia"/>
                <w:sz w:val="21"/>
                <w:szCs w:val="21"/>
              </w:rPr>
            </w:pPr>
          </w:p>
        </w:tc>
        <w:tc>
          <w:tcPr>
            <w:tcW w:w="896" w:type="dxa"/>
            <w:vMerge w:val="restart"/>
          </w:tcPr>
          <w:p w14:paraId="5415F436" w14:textId="352FBC0C" w:rsidR="005522B4" w:rsidRPr="003550EE" w:rsidRDefault="005522B4" w:rsidP="006465A4">
            <w:pPr>
              <w:rPr>
                <w:rFonts w:eastAsiaTheme="minorEastAsia"/>
                <w:sz w:val="21"/>
                <w:szCs w:val="21"/>
              </w:rPr>
            </w:pPr>
            <w:proofErr w:type="spellStart"/>
            <w:r w:rsidRPr="003550EE">
              <w:rPr>
                <w:rFonts w:eastAsiaTheme="minorEastAsia"/>
                <w:sz w:val="21"/>
                <w:szCs w:val="21"/>
              </w:rPr>
              <w:t>sTp</w:t>
            </w:r>
            <w:proofErr w:type="spellEnd"/>
          </w:p>
        </w:tc>
      </w:tr>
      <w:tr w:rsidR="005522B4" w:rsidRPr="003550EE" w14:paraId="4D66726E" w14:textId="77777777" w:rsidTr="00640411">
        <w:tc>
          <w:tcPr>
            <w:tcW w:w="1390" w:type="dxa"/>
          </w:tcPr>
          <w:p w14:paraId="53A6FDC3" w14:textId="4A1E12FC" w:rsidR="005522B4" w:rsidRPr="003550EE" w:rsidRDefault="005522B4" w:rsidP="006465A4">
            <w:pPr>
              <w:rPr>
                <w:rFonts w:eastAsiaTheme="minorEastAsia"/>
                <w:sz w:val="21"/>
                <w:szCs w:val="21"/>
              </w:rPr>
            </w:pPr>
            <w:r w:rsidRPr="003550EE">
              <w:rPr>
                <w:rFonts w:eastAsiaTheme="minorEastAsia"/>
                <w:sz w:val="21"/>
                <w:szCs w:val="21"/>
              </w:rPr>
              <w:t>12</w:t>
            </w:r>
          </w:p>
        </w:tc>
        <w:tc>
          <w:tcPr>
            <w:tcW w:w="1683" w:type="dxa"/>
          </w:tcPr>
          <w:p w14:paraId="486200EC" w14:textId="4A9D38C8" w:rsidR="005522B4" w:rsidRPr="003550EE" w:rsidRDefault="005522B4" w:rsidP="006465A4">
            <w:pPr>
              <w:rPr>
                <w:rFonts w:eastAsiaTheme="minorEastAsia"/>
                <w:sz w:val="21"/>
                <w:szCs w:val="21"/>
              </w:rPr>
            </w:pPr>
            <w:r w:rsidRPr="003550EE">
              <w:rPr>
                <w:rFonts w:eastAsiaTheme="minorEastAsia"/>
                <w:sz w:val="21"/>
                <w:szCs w:val="21"/>
              </w:rPr>
              <w:t>High semitransparent moderately thick clouds</w:t>
            </w:r>
          </w:p>
        </w:tc>
        <w:tc>
          <w:tcPr>
            <w:tcW w:w="1372" w:type="dxa"/>
          </w:tcPr>
          <w:p w14:paraId="72CA4AD4" w14:textId="77777777" w:rsidR="005522B4" w:rsidRPr="003550EE" w:rsidRDefault="005522B4" w:rsidP="006465A4">
            <w:pPr>
              <w:rPr>
                <w:rFonts w:eastAsiaTheme="minorEastAsia"/>
                <w:sz w:val="21"/>
                <w:szCs w:val="21"/>
              </w:rPr>
            </w:pPr>
          </w:p>
        </w:tc>
        <w:tc>
          <w:tcPr>
            <w:tcW w:w="1815" w:type="dxa"/>
          </w:tcPr>
          <w:p w14:paraId="55A592D6" w14:textId="77777777" w:rsidR="005522B4" w:rsidRPr="003550EE" w:rsidRDefault="005522B4" w:rsidP="006465A4">
            <w:pPr>
              <w:rPr>
                <w:rFonts w:eastAsiaTheme="minorEastAsia"/>
                <w:sz w:val="21"/>
                <w:szCs w:val="21"/>
              </w:rPr>
            </w:pPr>
          </w:p>
        </w:tc>
        <w:tc>
          <w:tcPr>
            <w:tcW w:w="2240" w:type="dxa"/>
          </w:tcPr>
          <w:p w14:paraId="4BFF0444" w14:textId="77777777" w:rsidR="005522B4" w:rsidRPr="003550EE" w:rsidRDefault="005522B4" w:rsidP="006465A4">
            <w:pPr>
              <w:rPr>
                <w:rFonts w:eastAsiaTheme="minorEastAsia"/>
                <w:sz w:val="21"/>
                <w:szCs w:val="21"/>
              </w:rPr>
            </w:pPr>
          </w:p>
        </w:tc>
        <w:tc>
          <w:tcPr>
            <w:tcW w:w="896" w:type="dxa"/>
            <w:vMerge/>
          </w:tcPr>
          <w:p w14:paraId="11538D75" w14:textId="77777777" w:rsidR="005522B4" w:rsidRPr="003550EE" w:rsidRDefault="005522B4" w:rsidP="006465A4">
            <w:pPr>
              <w:rPr>
                <w:rFonts w:eastAsiaTheme="minorEastAsia"/>
                <w:sz w:val="21"/>
                <w:szCs w:val="21"/>
              </w:rPr>
            </w:pPr>
          </w:p>
        </w:tc>
      </w:tr>
      <w:tr w:rsidR="005522B4" w:rsidRPr="003550EE" w14:paraId="107D1AFB" w14:textId="77777777" w:rsidTr="00640411">
        <w:tc>
          <w:tcPr>
            <w:tcW w:w="1390" w:type="dxa"/>
          </w:tcPr>
          <w:p w14:paraId="6E40D740" w14:textId="43754963" w:rsidR="005522B4" w:rsidRPr="003550EE" w:rsidRDefault="005522B4" w:rsidP="006465A4">
            <w:pPr>
              <w:rPr>
                <w:rFonts w:eastAsiaTheme="minorEastAsia"/>
                <w:sz w:val="21"/>
                <w:szCs w:val="21"/>
              </w:rPr>
            </w:pPr>
            <w:r w:rsidRPr="003550EE">
              <w:rPr>
                <w:rFonts w:eastAsiaTheme="minorEastAsia"/>
                <w:sz w:val="21"/>
                <w:szCs w:val="21"/>
              </w:rPr>
              <w:t>13</w:t>
            </w:r>
          </w:p>
        </w:tc>
        <w:tc>
          <w:tcPr>
            <w:tcW w:w="1683" w:type="dxa"/>
          </w:tcPr>
          <w:p w14:paraId="488EA4AA" w14:textId="31C311D6" w:rsidR="005522B4" w:rsidRPr="003550EE" w:rsidRDefault="005522B4" w:rsidP="006465A4">
            <w:pPr>
              <w:rPr>
                <w:rFonts w:eastAsiaTheme="minorEastAsia"/>
                <w:sz w:val="21"/>
                <w:szCs w:val="21"/>
              </w:rPr>
            </w:pPr>
            <w:r w:rsidRPr="003550EE">
              <w:rPr>
                <w:rFonts w:eastAsiaTheme="minorEastAsia"/>
                <w:sz w:val="21"/>
                <w:szCs w:val="21"/>
              </w:rPr>
              <w:t>High semitransparent thick clouds</w:t>
            </w:r>
          </w:p>
        </w:tc>
        <w:tc>
          <w:tcPr>
            <w:tcW w:w="1372" w:type="dxa"/>
          </w:tcPr>
          <w:p w14:paraId="234FF5AF" w14:textId="77777777" w:rsidR="005522B4" w:rsidRPr="003550EE" w:rsidRDefault="005522B4" w:rsidP="006465A4">
            <w:pPr>
              <w:rPr>
                <w:rFonts w:eastAsiaTheme="minorEastAsia"/>
                <w:sz w:val="21"/>
                <w:szCs w:val="21"/>
              </w:rPr>
            </w:pPr>
          </w:p>
        </w:tc>
        <w:tc>
          <w:tcPr>
            <w:tcW w:w="1815" w:type="dxa"/>
          </w:tcPr>
          <w:p w14:paraId="4D9111F1" w14:textId="77777777" w:rsidR="005522B4" w:rsidRPr="003550EE" w:rsidRDefault="005522B4" w:rsidP="006465A4">
            <w:pPr>
              <w:rPr>
                <w:rFonts w:eastAsiaTheme="minorEastAsia"/>
                <w:sz w:val="21"/>
                <w:szCs w:val="21"/>
              </w:rPr>
            </w:pPr>
          </w:p>
        </w:tc>
        <w:tc>
          <w:tcPr>
            <w:tcW w:w="2240" w:type="dxa"/>
          </w:tcPr>
          <w:p w14:paraId="516A1C72" w14:textId="77777777" w:rsidR="005522B4" w:rsidRPr="003550EE" w:rsidRDefault="005522B4" w:rsidP="006465A4">
            <w:pPr>
              <w:rPr>
                <w:rFonts w:eastAsiaTheme="minorEastAsia"/>
                <w:sz w:val="21"/>
                <w:szCs w:val="21"/>
              </w:rPr>
            </w:pPr>
          </w:p>
        </w:tc>
        <w:tc>
          <w:tcPr>
            <w:tcW w:w="896" w:type="dxa"/>
            <w:vMerge/>
          </w:tcPr>
          <w:p w14:paraId="6ED22FB5" w14:textId="77777777" w:rsidR="005522B4" w:rsidRPr="003550EE" w:rsidRDefault="005522B4" w:rsidP="006465A4">
            <w:pPr>
              <w:rPr>
                <w:rFonts w:eastAsiaTheme="minorEastAsia"/>
                <w:sz w:val="21"/>
                <w:szCs w:val="21"/>
              </w:rPr>
            </w:pPr>
          </w:p>
        </w:tc>
      </w:tr>
      <w:tr w:rsidR="005522B4" w:rsidRPr="003550EE" w14:paraId="35EB9ACE" w14:textId="77777777" w:rsidTr="00640411">
        <w:tc>
          <w:tcPr>
            <w:tcW w:w="1390" w:type="dxa"/>
          </w:tcPr>
          <w:p w14:paraId="2A80DC23" w14:textId="702303E8" w:rsidR="005522B4" w:rsidRPr="003550EE" w:rsidRDefault="005522B4" w:rsidP="006465A4">
            <w:pPr>
              <w:rPr>
                <w:rFonts w:eastAsiaTheme="minorEastAsia"/>
                <w:sz w:val="21"/>
                <w:szCs w:val="21"/>
              </w:rPr>
            </w:pPr>
            <w:r w:rsidRPr="003550EE">
              <w:rPr>
                <w:rFonts w:eastAsiaTheme="minorEastAsia"/>
                <w:sz w:val="21"/>
                <w:szCs w:val="21"/>
              </w:rPr>
              <w:t>14</w:t>
            </w:r>
          </w:p>
        </w:tc>
        <w:tc>
          <w:tcPr>
            <w:tcW w:w="1683" w:type="dxa"/>
          </w:tcPr>
          <w:p w14:paraId="2C89F319" w14:textId="24523B30" w:rsidR="005522B4" w:rsidRPr="003550EE" w:rsidRDefault="005522B4" w:rsidP="003E42AE">
            <w:pPr>
              <w:rPr>
                <w:rFonts w:eastAsiaTheme="minorEastAsia"/>
                <w:sz w:val="21"/>
                <w:szCs w:val="21"/>
              </w:rPr>
            </w:pPr>
            <w:r w:rsidRPr="003550EE">
              <w:rPr>
                <w:rFonts w:eastAsiaTheme="minorEastAsia"/>
                <w:color w:val="000080"/>
                <w:sz w:val="21"/>
                <w:szCs w:val="21"/>
              </w:rPr>
              <w:t xml:space="preserve">High semitransparent </w:t>
            </w:r>
            <w:r w:rsidRPr="003550EE">
              <w:rPr>
                <w:rFonts w:eastAsiaTheme="minorEastAsia"/>
                <w:color w:val="000080"/>
                <w:sz w:val="21"/>
                <w:szCs w:val="21"/>
              </w:rPr>
              <w:lastRenderedPageBreak/>
              <w:t>above low or medium clouds</w:t>
            </w:r>
          </w:p>
        </w:tc>
        <w:tc>
          <w:tcPr>
            <w:tcW w:w="1372" w:type="dxa"/>
          </w:tcPr>
          <w:p w14:paraId="433FCB64" w14:textId="77777777" w:rsidR="005522B4" w:rsidRPr="003550EE" w:rsidRDefault="005522B4" w:rsidP="006465A4">
            <w:pPr>
              <w:rPr>
                <w:rFonts w:eastAsiaTheme="minorEastAsia"/>
                <w:sz w:val="21"/>
                <w:szCs w:val="21"/>
              </w:rPr>
            </w:pPr>
          </w:p>
        </w:tc>
        <w:tc>
          <w:tcPr>
            <w:tcW w:w="1815" w:type="dxa"/>
          </w:tcPr>
          <w:p w14:paraId="016A95D8" w14:textId="77777777" w:rsidR="005522B4" w:rsidRPr="003550EE" w:rsidRDefault="005522B4" w:rsidP="006465A4">
            <w:pPr>
              <w:rPr>
                <w:rFonts w:eastAsiaTheme="minorEastAsia"/>
                <w:sz w:val="21"/>
                <w:szCs w:val="21"/>
              </w:rPr>
            </w:pPr>
          </w:p>
        </w:tc>
        <w:tc>
          <w:tcPr>
            <w:tcW w:w="2240" w:type="dxa"/>
          </w:tcPr>
          <w:p w14:paraId="71034320" w14:textId="77777777" w:rsidR="005522B4" w:rsidRPr="003550EE" w:rsidRDefault="005522B4" w:rsidP="006465A4">
            <w:pPr>
              <w:rPr>
                <w:rFonts w:eastAsiaTheme="minorEastAsia"/>
                <w:sz w:val="21"/>
                <w:szCs w:val="21"/>
              </w:rPr>
            </w:pPr>
          </w:p>
        </w:tc>
        <w:tc>
          <w:tcPr>
            <w:tcW w:w="896" w:type="dxa"/>
            <w:vMerge/>
          </w:tcPr>
          <w:p w14:paraId="253323A8" w14:textId="77777777" w:rsidR="005522B4" w:rsidRPr="003550EE" w:rsidRDefault="005522B4" w:rsidP="006465A4">
            <w:pPr>
              <w:rPr>
                <w:rFonts w:eastAsiaTheme="minorEastAsia"/>
                <w:sz w:val="21"/>
                <w:szCs w:val="21"/>
              </w:rPr>
            </w:pPr>
          </w:p>
        </w:tc>
      </w:tr>
      <w:tr w:rsidR="005522B4" w:rsidRPr="003550EE" w14:paraId="61FFBB72" w14:textId="77777777" w:rsidTr="00640411">
        <w:tc>
          <w:tcPr>
            <w:tcW w:w="1390" w:type="dxa"/>
          </w:tcPr>
          <w:p w14:paraId="2A9EA236" w14:textId="322F4DD9" w:rsidR="005522B4" w:rsidRPr="003550EE" w:rsidRDefault="005522B4" w:rsidP="006465A4">
            <w:pPr>
              <w:rPr>
                <w:rFonts w:eastAsiaTheme="minorEastAsia"/>
                <w:sz w:val="21"/>
                <w:szCs w:val="21"/>
              </w:rPr>
            </w:pPr>
            <w:r w:rsidRPr="003550EE">
              <w:rPr>
                <w:rFonts w:eastAsiaTheme="minorEastAsia"/>
                <w:sz w:val="21"/>
                <w:szCs w:val="21"/>
              </w:rPr>
              <w:t>15</w:t>
            </w:r>
          </w:p>
        </w:tc>
        <w:tc>
          <w:tcPr>
            <w:tcW w:w="1683" w:type="dxa"/>
          </w:tcPr>
          <w:p w14:paraId="22C1AF23" w14:textId="5291C4CD" w:rsidR="005522B4" w:rsidRPr="003550EE" w:rsidRDefault="005522B4" w:rsidP="006465A4">
            <w:pPr>
              <w:rPr>
                <w:rFonts w:eastAsiaTheme="minorEastAsia"/>
                <w:sz w:val="21"/>
                <w:szCs w:val="21"/>
              </w:rPr>
            </w:pPr>
            <w:r w:rsidRPr="003550EE">
              <w:rPr>
                <w:rFonts w:eastAsiaTheme="minorEastAsia"/>
                <w:sz w:val="21"/>
                <w:szCs w:val="21"/>
              </w:rPr>
              <w:t>High semitransparent above snow/ice</w:t>
            </w:r>
          </w:p>
        </w:tc>
        <w:tc>
          <w:tcPr>
            <w:tcW w:w="1372" w:type="dxa"/>
          </w:tcPr>
          <w:p w14:paraId="7B688A0F" w14:textId="77777777" w:rsidR="005522B4" w:rsidRPr="003550EE" w:rsidRDefault="005522B4" w:rsidP="006465A4">
            <w:pPr>
              <w:rPr>
                <w:rFonts w:eastAsiaTheme="minorEastAsia"/>
                <w:sz w:val="21"/>
                <w:szCs w:val="21"/>
              </w:rPr>
            </w:pPr>
          </w:p>
        </w:tc>
        <w:tc>
          <w:tcPr>
            <w:tcW w:w="1815" w:type="dxa"/>
          </w:tcPr>
          <w:p w14:paraId="74855210" w14:textId="77777777" w:rsidR="005522B4" w:rsidRPr="003550EE" w:rsidRDefault="005522B4" w:rsidP="006465A4">
            <w:pPr>
              <w:rPr>
                <w:rFonts w:eastAsiaTheme="minorEastAsia"/>
                <w:sz w:val="21"/>
                <w:szCs w:val="21"/>
              </w:rPr>
            </w:pPr>
          </w:p>
        </w:tc>
        <w:tc>
          <w:tcPr>
            <w:tcW w:w="2240" w:type="dxa"/>
          </w:tcPr>
          <w:p w14:paraId="39AA3051" w14:textId="77777777" w:rsidR="005522B4" w:rsidRPr="003550EE" w:rsidRDefault="005522B4" w:rsidP="006465A4">
            <w:pPr>
              <w:rPr>
                <w:rFonts w:eastAsiaTheme="minorEastAsia"/>
                <w:sz w:val="21"/>
                <w:szCs w:val="21"/>
              </w:rPr>
            </w:pPr>
          </w:p>
        </w:tc>
        <w:tc>
          <w:tcPr>
            <w:tcW w:w="896" w:type="dxa"/>
            <w:vMerge/>
          </w:tcPr>
          <w:p w14:paraId="510C5AAF" w14:textId="77777777" w:rsidR="005522B4" w:rsidRPr="003550EE" w:rsidRDefault="005522B4" w:rsidP="006465A4">
            <w:pPr>
              <w:rPr>
                <w:rFonts w:eastAsiaTheme="minorEastAsia"/>
                <w:sz w:val="21"/>
                <w:szCs w:val="21"/>
              </w:rPr>
            </w:pPr>
          </w:p>
        </w:tc>
      </w:tr>
      <w:tr w:rsidR="008C7469" w:rsidRPr="003550EE" w14:paraId="01B51E34" w14:textId="77777777" w:rsidTr="00640411">
        <w:tc>
          <w:tcPr>
            <w:tcW w:w="1390" w:type="dxa"/>
          </w:tcPr>
          <w:p w14:paraId="2AC6F662" w14:textId="00A91146" w:rsidR="00314451" w:rsidRPr="003550EE" w:rsidRDefault="005C6345" w:rsidP="006465A4">
            <w:pPr>
              <w:rPr>
                <w:rFonts w:eastAsiaTheme="minorEastAsia"/>
                <w:sz w:val="21"/>
                <w:szCs w:val="21"/>
              </w:rPr>
            </w:pPr>
            <w:r w:rsidRPr="003550EE">
              <w:rPr>
                <w:rFonts w:eastAsiaTheme="minorEastAsia"/>
                <w:sz w:val="21"/>
                <w:szCs w:val="21"/>
              </w:rPr>
              <w:t>FillValue</w:t>
            </w:r>
          </w:p>
        </w:tc>
        <w:tc>
          <w:tcPr>
            <w:tcW w:w="1683" w:type="dxa"/>
          </w:tcPr>
          <w:p w14:paraId="2DE6CBA5" w14:textId="1293ACF9" w:rsidR="00314451" w:rsidRPr="003550EE" w:rsidRDefault="005C6345" w:rsidP="006465A4">
            <w:pPr>
              <w:rPr>
                <w:rFonts w:eastAsiaTheme="minorEastAsia"/>
                <w:sz w:val="21"/>
                <w:szCs w:val="21"/>
              </w:rPr>
            </w:pPr>
            <w:r w:rsidRPr="003550EE">
              <w:rPr>
                <w:rFonts w:eastAsiaTheme="minorEastAsia"/>
                <w:sz w:val="21"/>
                <w:szCs w:val="21"/>
              </w:rPr>
              <w:t>No data or corrupted data</w:t>
            </w:r>
          </w:p>
        </w:tc>
        <w:tc>
          <w:tcPr>
            <w:tcW w:w="1372" w:type="dxa"/>
          </w:tcPr>
          <w:p w14:paraId="0A1F3BB5" w14:textId="77777777" w:rsidR="00314451" w:rsidRPr="003550EE" w:rsidRDefault="00314451" w:rsidP="006465A4">
            <w:pPr>
              <w:rPr>
                <w:rFonts w:eastAsiaTheme="minorEastAsia"/>
                <w:sz w:val="21"/>
                <w:szCs w:val="21"/>
              </w:rPr>
            </w:pPr>
          </w:p>
        </w:tc>
        <w:tc>
          <w:tcPr>
            <w:tcW w:w="1815" w:type="dxa"/>
          </w:tcPr>
          <w:p w14:paraId="6B423C28" w14:textId="77777777" w:rsidR="00314451" w:rsidRPr="003550EE" w:rsidRDefault="00314451" w:rsidP="006465A4">
            <w:pPr>
              <w:rPr>
                <w:rFonts w:eastAsiaTheme="minorEastAsia"/>
                <w:sz w:val="21"/>
                <w:szCs w:val="21"/>
              </w:rPr>
            </w:pPr>
          </w:p>
        </w:tc>
        <w:tc>
          <w:tcPr>
            <w:tcW w:w="2240" w:type="dxa"/>
          </w:tcPr>
          <w:p w14:paraId="670ACD94" w14:textId="2F56E8A5" w:rsidR="00314451" w:rsidRPr="003550EE" w:rsidRDefault="00445FC1" w:rsidP="006465A4">
            <w:pPr>
              <w:rPr>
                <w:rFonts w:eastAsiaTheme="minorEastAsia"/>
                <w:sz w:val="21"/>
                <w:szCs w:val="21"/>
              </w:rPr>
            </w:pPr>
            <w:r w:rsidRPr="003550EE">
              <w:rPr>
                <w:rFonts w:eastAsiaTheme="minorEastAsia"/>
                <w:sz w:val="21"/>
                <w:szCs w:val="21"/>
              </w:rPr>
              <w:t>excluded</w:t>
            </w:r>
          </w:p>
        </w:tc>
        <w:tc>
          <w:tcPr>
            <w:tcW w:w="896" w:type="dxa"/>
          </w:tcPr>
          <w:p w14:paraId="247D9B22" w14:textId="77777777" w:rsidR="00314451" w:rsidRPr="003550EE" w:rsidRDefault="00314451" w:rsidP="006465A4">
            <w:pPr>
              <w:rPr>
                <w:rFonts w:eastAsiaTheme="minorEastAsia"/>
                <w:sz w:val="21"/>
                <w:szCs w:val="21"/>
              </w:rPr>
            </w:pPr>
          </w:p>
        </w:tc>
      </w:tr>
    </w:tbl>
    <w:p w14:paraId="16C22E83" w14:textId="77777777" w:rsidR="00314451" w:rsidRDefault="00314451" w:rsidP="006465A4">
      <w:pPr>
        <w:rPr>
          <w:rFonts w:eastAsiaTheme="minorEastAsia"/>
        </w:rPr>
      </w:pPr>
    </w:p>
    <w:p w14:paraId="45EBAB20" w14:textId="77777777" w:rsidR="00DF00EC" w:rsidRDefault="00DF00EC" w:rsidP="007256B0">
      <w:pPr>
        <w:rPr>
          <w:rFonts w:eastAsiaTheme="minorEastAsia"/>
        </w:rPr>
      </w:pPr>
    </w:p>
    <w:p w14:paraId="1A93B7DB" w14:textId="2400E7CC" w:rsidR="00E4603C" w:rsidRDefault="0040541D" w:rsidP="0040541D">
      <w:pPr>
        <w:pStyle w:val="Heading2"/>
        <w:rPr>
          <w:rFonts w:eastAsiaTheme="minorEastAsia"/>
        </w:rPr>
      </w:pPr>
      <w:r>
        <w:rPr>
          <w:rFonts w:eastAsiaTheme="minorEastAsia"/>
        </w:rPr>
        <w:t>All sky ca</w:t>
      </w:r>
      <w:r w:rsidR="00153F64">
        <w:rPr>
          <w:rFonts w:eastAsiaTheme="minorEastAsia"/>
        </w:rPr>
        <w:t>me</w:t>
      </w:r>
      <w:r>
        <w:rPr>
          <w:rFonts w:eastAsiaTheme="minorEastAsia"/>
        </w:rPr>
        <w:t>ra</w:t>
      </w:r>
    </w:p>
    <w:p w14:paraId="4A20B451" w14:textId="51C95380" w:rsidR="0040541D" w:rsidRDefault="0040541D" w:rsidP="008130C2">
      <w:pPr>
        <w:widowControl w:val="0"/>
        <w:autoSpaceDE w:val="0"/>
        <w:autoSpaceDN w:val="0"/>
        <w:adjustRightInd w:val="0"/>
        <w:rPr>
          <w:rFonts w:eastAsiaTheme="minorEastAsia"/>
          <w:sz w:val="17"/>
          <w:szCs w:val="17"/>
        </w:rPr>
      </w:pPr>
    </w:p>
    <w:p w14:paraId="319C5D05" w14:textId="6518D0B9" w:rsidR="00153F64" w:rsidRDefault="00153F64" w:rsidP="007256B0">
      <w:pPr>
        <w:rPr>
          <w:rFonts w:eastAsiaTheme="minorEastAsia"/>
        </w:rPr>
      </w:pPr>
      <w:r>
        <w:rPr>
          <w:rFonts w:eastAsiaTheme="minorEastAsia"/>
        </w:rPr>
        <w:t>Attention:</w:t>
      </w:r>
    </w:p>
    <w:p w14:paraId="040C4538" w14:textId="7B85F764" w:rsidR="00153F64" w:rsidRDefault="00153F64" w:rsidP="007256B0">
      <w:pPr>
        <w:rPr>
          <w:rFonts w:eastAsiaTheme="minorEastAsia"/>
        </w:rPr>
      </w:pPr>
      <w:r>
        <w:rPr>
          <w:rFonts w:eastAsiaTheme="minorEastAsia"/>
        </w:rPr>
        <w:t>Seasonal var</w:t>
      </w:r>
      <w:r w:rsidR="007256B0">
        <w:rPr>
          <w:rFonts w:eastAsiaTheme="minorEastAsia"/>
        </w:rPr>
        <w:t>ying sunshine duration, hours of the daytime.</w:t>
      </w:r>
    </w:p>
    <w:p w14:paraId="5D70B881" w14:textId="48630C66" w:rsidR="00E42837" w:rsidRDefault="00E42837" w:rsidP="007256B0">
      <w:pPr>
        <w:rPr>
          <w:rFonts w:eastAsiaTheme="minorEastAsia"/>
        </w:rPr>
      </w:pPr>
    </w:p>
    <w:p w14:paraId="1ADF6F3C" w14:textId="3FA84775" w:rsidR="00E42837" w:rsidRPr="0018689A" w:rsidRDefault="00690A81" w:rsidP="007256B0">
      <w:pPr>
        <w:rPr>
          <w:rFonts w:eastAsiaTheme="minorEastAsia"/>
        </w:rPr>
      </w:pPr>
      <w:r>
        <w:rPr>
          <w:rFonts w:eastAsiaTheme="minorEastAsia"/>
        </w:rPr>
        <w:t xml:space="preserve">cloud fraction from camera: </w:t>
      </w:r>
      <w:hyperlink w:anchor="_ENREF_1" w:tooltip="Aebi, 2018 #256" w:history="1">
        <w:r w:rsidR="002F520E" w:rsidRPr="002F520E">
          <w:rPr>
            <w:rStyle w:val="Hyperlink"/>
            <w:rFonts w:eastAsiaTheme="minorEastAsia"/>
          </w:rPr>
          <w:fldChar w:fldCharType="begin"/>
        </w:r>
        <w:r w:rsidR="002F520E" w:rsidRPr="002F520E">
          <w:rPr>
            <w:rStyle w:val="Hyperlink"/>
            <w:rFonts w:eastAsiaTheme="minorEastAsia"/>
          </w:rPr>
          <w:instrText xml:space="preserve"> ADDIN EN.CITE &lt;EndNote&gt;&lt;Cite&gt;&lt;Author&gt;Aebi&lt;/Author&gt;&lt;Year&gt;2018&lt;/Year&gt;&lt;RecNum&gt;256&lt;/RecNum&gt;&lt;DisplayText&gt;Aebi et al., 2018&lt;/DisplayText&gt;&lt;record&gt;&lt;rec-number&gt;256&lt;/rec-number&gt;&lt;foreign-keys&gt;&lt;key app="EN" db-id="ap2s0vva2tfapsexxan50rrawfdrerr00v90" timestamp="1652948119"&gt;256&lt;/key&gt;&lt;/foreign-keys&gt;&lt;ref-type name="Journal Article"&gt;17&lt;/ref-type&gt;&lt;contributors&gt;&lt;authors&gt;&lt;author&gt;Aebi, C.&lt;/author&gt;&lt;author&gt;Gröbner, J.&lt;/author&gt;&lt;author&gt;Kämpfer, N.&lt;/author&gt;&lt;/authors&gt;&lt;/contributors&gt;&lt;titles&gt;&lt;title&gt;Cloud fraction determined by thermal infrared and visible all-sky cameras&lt;/title&gt;&lt;secondary-title&gt;Atmos. Meas. Tech.&lt;/secondary-title&gt;&lt;/titles&gt;&lt;periodical&gt;&lt;full-title&gt;Atmos. Meas. Tech.&lt;/full-title&gt;&lt;/periodical&gt;&lt;pages&gt;5549-5563&lt;/pages&gt;&lt;volume&gt;11&lt;/volume&gt;&lt;number&gt;10&lt;/number&gt;&lt;dates&gt;&lt;year&gt;2018&lt;/year&gt;&lt;/dates&gt;&lt;publisher&gt;Copernicus Publications&lt;/publisher&gt;&lt;isbn&gt;1867-8548&lt;/isbn&gt;&lt;urls&gt;&lt;related-urls&gt;&lt;url&gt;https://amt.copernicus.org/articles/11/5549/2018/&lt;/url&gt;&lt;/related-urls&gt;&lt;/urls&gt;&lt;electronic-resource-num&gt;10.5194/amt-11-5549-2018&lt;/electronic-resource-num&gt;&lt;/record&gt;&lt;/Cite&gt;&lt;/EndNote&gt;</w:instrText>
        </w:r>
        <w:r w:rsidR="002F520E" w:rsidRPr="002F520E">
          <w:rPr>
            <w:rStyle w:val="Hyperlink"/>
            <w:rFonts w:eastAsiaTheme="minorEastAsia"/>
          </w:rPr>
          <w:fldChar w:fldCharType="separate"/>
        </w:r>
        <w:r w:rsidR="002F520E" w:rsidRPr="002F520E">
          <w:rPr>
            <w:rStyle w:val="Hyperlink"/>
            <w:rFonts w:eastAsiaTheme="minorEastAsia"/>
          </w:rPr>
          <w:t>Aebi et al., 2018</w:t>
        </w:r>
        <w:r w:rsidR="002F520E" w:rsidRPr="002F520E">
          <w:rPr>
            <w:rStyle w:val="Hyperlink"/>
            <w:rFonts w:eastAsiaTheme="minorEastAsia"/>
          </w:rPr>
          <w:fldChar w:fldCharType="end"/>
        </w:r>
      </w:hyperlink>
      <w:r w:rsidR="00452FD0">
        <w:rPr>
          <w:rFonts w:eastAsiaTheme="minorEastAsia"/>
        </w:rPr>
        <w:t>.</w:t>
      </w:r>
    </w:p>
    <w:p w14:paraId="14776936" w14:textId="77777777" w:rsidR="0018689A" w:rsidRDefault="0018689A" w:rsidP="007256B0">
      <w:pPr>
        <w:rPr>
          <w:rFonts w:eastAsiaTheme="minorEastAsia"/>
        </w:rPr>
      </w:pPr>
    </w:p>
    <w:p w14:paraId="0E5CCC88" w14:textId="79D5010C" w:rsidR="00E42837" w:rsidRDefault="00E42837" w:rsidP="00E42837">
      <w:pPr>
        <w:pStyle w:val="Heading1"/>
        <w:rPr>
          <w:rFonts w:eastAsiaTheme="minorEastAsia"/>
        </w:rPr>
      </w:pPr>
      <w:r>
        <w:rPr>
          <w:rFonts w:eastAsiaTheme="minorEastAsia"/>
        </w:rPr>
        <w:t>Methods</w:t>
      </w:r>
    </w:p>
    <w:p w14:paraId="7B963579" w14:textId="4C8E5692" w:rsidR="00D247C4" w:rsidRDefault="00D247C4" w:rsidP="00D247C4">
      <w:pPr>
        <w:rPr>
          <w:rFonts w:eastAsiaTheme="minorEastAsia"/>
          <w:lang w:eastAsia="en-US"/>
        </w:rPr>
      </w:pPr>
    </w:p>
    <w:p w14:paraId="0B9C035F" w14:textId="246C6F5A" w:rsidR="00D247C4" w:rsidRDefault="00D247C4" w:rsidP="005E7159">
      <w:pPr>
        <w:pStyle w:val="Heading2"/>
        <w:rPr>
          <w:rFonts w:eastAsiaTheme="minorEastAsia"/>
        </w:rPr>
      </w:pPr>
      <w:r>
        <w:rPr>
          <w:rFonts w:eastAsiaTheme="minorEastAsia"/>
        </w:rPr>
        <w:t xml:space="preserve">Cloud type </w:t>
      </w:r>
      <w:r w:rsidR="005E7159">
        <w:rPr>
          <w:rFonts w:eastAsiaTheme="minorEastAsia"/>
        </w:rPr>
        <w:t>annual cycles</w:t>
      </w:r>
    </w:p>
    <w:p w14:paraId="2B27797D" w14:textId="2A7FB174" w:rsidR="005E7159" w:rsidRDefault="005E7159" w:rsidP="00D247C4">
      <w:pPr>
        <w:rPr>
          <w:rFonts w:eastAsiaTheme="minorEastAsia"/>
          <w:lang w:eastAsia="en-US"/>
        </w:rPr>
      </w:pPr>
    </w:p>
    <w:p w14:paraId="7FC773FF" w14:textId="5BE77C14" w:rsidR="005E7159" w:rsidRPr="00D247C4" w:rsidRDefault="005E7159" w:rsidP="00D247C4">
      <w:pPr>
        <w:rPr>
          <w:rFonts w:eastAsiaTheme="minorEastAsia"/>
          <w:lang w:eastAsia="en-US"/>
        </w:rPr>
      </w:pPr>
      <w:r>
        <w:rPr>
          <w:rFonts w:eastAsiaTheme="minorEastAsia"/>
          <w:lang w:eastAsia="en-US"/>
        </w:rPr>
        <w:t xml:space="preserve">The annual cycles of </w:t>
      </w:r>
      <w:r w:rsidR="00EA22A7">
        <w:rPr>
          <w:rFonts w:eastAsiaTheme="minorEastAsia"/>
          <w:lang w:eastAsia="en-US"/>
        </w:rPr>
        <w:t xml:space="preserve">Cloud type in </w:t>
      </w:r>
      <w:r>
        <w:rPr>
          <w:rFonts w:eastAsiaTheme="minorEastAsia"/>
          <w:lang w:eastAsia="en-US"/>
        </w:rPr>
        <w:t xml:space="preserve">the site </w:t>
      </w:r>
      <w:r w:rsidR="00EA22A7">
        <w:rPr>
          <w:rFonts w:eastAsiaTheme="minorEastAsia"/>
          <w:lang w:eastAsia="en-US"/>
        </w:rPr>
        <w:t xml:space="preserve">of </w:t>
      </w:r>
      <w:r>
        <w:rPr>
          <w:rFonts w:eastAsiaTheme="minorEastAsia"/>
          <w:lang w:eastAsia="en-US"/>
        </w:rPr>
        <w:t xml:space="preserve">Campus </w:t>
      </w:r>
      <w:r w:rsidR="00EA22A7">
        <w:rPr>
          <w:rFonts w:eastAsiaTheme="minorEastAsia"/>
          <w:lang w:eastAsia="en-US"/>
        </w:rPr>
        <w:t>are</w:t>
      </w:r>
      <w:r>
        <w:rPr>
          <w:rFonts w:eastAsiaTheme="minorEastAsia"/>
          <w:lang w:eastAsia="en-US"/>
        </w:rPr>
        <w:t xml:space="preserve"> </w:t>
      </w:r>
      <w:r w:rsidR="00EA22A7">
        <w:rPr>
          <w:rFonts w:eastAsiaTheme="minorEastAsia"/>
          <w:lang w:eastAsia="en-US"/>
        </w:rPr>
        <w:t xml:space="preserve">presented </w:t>
      </w:r>
      <w:r w:rsidR="00544979">
        <w:rPr>
          <w:rFonts w:eastAsiaTheme="minorEastAsia"/>
          <w:lang w:eastAsia="en-US"/>
        </w:rPr>
        <w:t xml:space="preserve">during the year 2019 (first look). </w:t>
      </w:r>
    </w:p>
    <w:p w14:paraId="150160F2" w14:textId="38D343EE" w:rsidR="003860BD" w:rsidRDefault="003860BD" w:rsidP="003860BD">
      <w:pPr>
        <w:rPr>
          <w:rFonts w:eastAsiaTheme="minorEastAsia"/>
          <w:lang w:eastAsia="en-US"/>
        </w:rPr>
      </w:pPr>
    </w:p>
    <w:p w14:paraId="5D08521A" w14:textId="2E293F8D" w:rsidR="00B60556" w:rsidRDefault="00317C39" w:rsidP="00B60556">
      <w:pPr>
        <w:keepNext/>
      </w:pPr>
      <w:r>
        <w:rPr>
          <w:noProof/>
        </w:rPr>
        <w:drawing>
          <wp:inline distT="0" distB="0" distL="0" distR="0" wp14:anchorId="7FCC964F" wp14:editId="7EFEA601">
            <wp:extent cx="4023360" cy="3057942"/>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29380" cy="3062518"/>
                    </a:xfrm>
                    <a:prstGeom prst="rect">
                      <a:avLst/>
                    </a:prstGeom>
                  </pic:spPr>
                </pic:pic>
              </a:graphicData>
            </a:graphic>
          </wp:inline>
        </w:drawing>
      </w:r>
    </w:p>
    <w:p w14:paraId="1533B8B6" w14:textId="3913DA22" w:rsidR="00806A81" w:rsidRDefault="207542CA" w:rsidP="00B60556">
      <w:pPr>
        <w:pStyle w:val="Caption"/>
      </w:pPr>
      <w:r>
        <w:t xml:space="preserve">Fig. </w:t>
      </w:r>
      <w:r>
        <w:fldChar w:fldCharType="begin"/>
      </w:r>
      <w:r>
        <w:instrText>SEQ Fig. \* ARABIC</w:instrText>
      </w:r>
      <w:r>
        <w:fldChar w:fldCharType="separate"/>
      </w:r>
      <w:r w:rsidRPr="207542CA">
        <w:rPr>
          <w:noProof/>
        </w:rPr>
        <w:t>4</w:t>
      </w:r>
      <w:r>
        <w:fldChar w:fldCharType="end"/>
      </w:r>
      <w:r>
        <w:t xml:space="preserve"> Annual occurrences of all raw cloud types in the Moufia campus location in the year of 2019.</w:t>
      </w:r>
    </w:p>
    <w:p w14:paraId="68F73A1F" w14:textId="4ADADCA6" w:rsidR="00C102E2" w:rsidRDefault="00C102E2" w:rsidP="00C102E2">
      <w:r>
        <w:t>Then regrouping:</w:t>
      </w:r>
    </w:p>
    <w:p w14:paraId="403158BD" w14:textId="77777777" w:rsidR="00C102E2" w:rsidRPr="00C102E2" w:rsidRDefault="00C102E2" w:rsidP="00C102E2"/>
    <w:tbl>
      <w:tblPr>
        <w:tblStyle w:val="TableGrid"/>
        <w:tblW w:w="0" w:type="auto"/>
        <w:tblLook w:val="04A0" w:firstRow="1" w:lastRow="0" w:firstColumn="1" w:lastColumn="0" w:noHBand="0" w:noVBand="1"/>
      </w:tblPr>
      <w:tblGrid>
        <w:gridCol w:w="1390"/>
        <w:gridCol w:w="1683"/>
      </w:tblGrid>
      <w:tr w:rsidR="009D675D" w:rsidRPr="003550EE" w14:paraId="4EC7B798" w14:textId="77777777" w:rsidTr="003A0C08">
        <w:tc>
          <w:tcPr>
            <w:tcW w:w="1390" w:type="dxa"/>
          </w:tcPr>
          <w:p w14:paraId="0B4792EF" w14:textId="5EDB195C" w:rsidR="009D675D" w:rsidRPr="003550EE" w:rsidRDefault="009D675D" w:rsidP="003A0C08">
            <w:pPr>
              <w:rPr>
                <w:rFonts w:eastAsiaTheme="minorEastAsia"/>
                <w:sz w:val="21"/>
                <w:szCs w:val="21"/>
              </w:rPr>
            </w:pPr>
            <w:r>
              <w:rPr>
                <w:rFonts w:eastAsiaTheme="minorEastAsia" w:hint="eastAsia"/>
                <w:sz w:val="21"/>
                <w:szCs w:val="21"/>
              </w:rPr>
              <w:t>1</w:t>
            </w:r>
          </w:p>
        </w:tc>
        <w:tc>
          <w:tcPr>
            <w:tcW w:w="1683" w:type="dxa"/>
          </w:tcPr>
          <w:p w14:paraId="53DC8ADA" w14:textId="33BF9F19" w:rsidR="009D675D" w:rsidRPr="003550EE" w:rsidRDefault="009D675D" w:rsidP="003A0C08">
            <w:pPr>
              <w:rPr>
                <w:rFonts w:eastAsiaTheme="minorEastAsia"/>
                <w:sz w:val="21"/>
                <w:szCs w:val="21"/>
              </w:rPr>
            </w:pPr>
            <w:r>
              <w:rPr>
                <w:rFonts w:eastAsiaTheme="minorEastAsia"/>
                <w:sz w:val="21"/>
                <w:szCs w:val="21"/>
              </w:rPr>
              <w:t>Clear sky</w:t>
            </w:r>
          </w:p>
        </w:tc>
      </w:tr>
      <w:tr w:rsidR="00C21305" w:rsidRPr="003550EE" w14:paraId="1E677DF7" w14:textId="77777777" w:rsidTr="003A0C08">
        <w:tc>
          <w:tcPr>
            <w:tcW w:w="1390" w:type="dxa"/>
          </w:tcPr>
          <w:p w14:paraId="067DBF53" w14:textId="77777777" w:rsidR="00C21305" w:rsidRPr="003550EE" w:rsidRDefault="00C21305" w:rsidP="003A0C08">
            <w:pPr>
              <w:rPr>
                <w:rFonts w:eastAsiaTheme="minorEastAsia"/>
                <w:sz w:val="21"/>
                <w:szCs w:val="21"/>
              </w:rPr>
            </w:pPr>
            <w:r w:rsidRPr="003550EE">
              <w:rPr>
                <w:rFonts w:eastAsiaTheme="minorEastAsia"/>
                <w:sz w:val="21"/>
                <w:szCs w:val="21"/>
              </w:rPr>
              <w:t>5</w:t>
            </w:r>
          </w:p>
        </w:tc>
        <w:tc>
          <w:tcPr>
            <w:tcW w:w="1683" w:type="dxa"/>
          </w:tcPr>
          <w:p w14:paraId="212187E7" w14:textId="77777777" w:rsidR="00C21305" w:rsidRPr="003550EE" w:rsidRDefault="00C21305" w:rsidP="003A0C08">
            <w:pPr>
              <w:rPr>
                <w:rFonts w:eastAsiaTheme="minorEastAsia"/>
                <w:sz w:val="21"/>
                <w:szCs w:val="21"/>
              </w:rPr>
            </w:pPr>
            <w:r w:rsidRPr="003550EE">
              <w:rPr>
                <w:rFonts w:eastAsiaTheme="minorEastAsia"/>
                <w:sz w:val="21"/>
                <w:szCs w:val="21"/>
              </w:rPr>
              <w:t>Very low clouds</w:t>
            </w:r>
          </w:p>
        </w:tc>
      </w:tr>
      <w:tr w:rsidR="00C21305" w:rsidRPr="003550EE" w14:paraId="572C4C69" w14:textId="77777777" w:rsidTr="003A0C08">
        <w:tc>
          <w:tcPr>
            <w:tcW w:w="1390" w:type="dxa"/>
          </w:tcPr>
          <w:p w14:paraId="0358266E" w14:textId="77777777" w:rsidR="00C21305" w:rsidRPr="003550EE" w:rsidRDefault="00C21305" w:rsidP="003A0C08">
            <w:pPr>
              <w:rPr>
                <w:rFonts w:eastAsiaTheme="minorEastAsia"/>
                <w:sz w:val="21"/>
                <w:szCs w:val="21"/>
              </w:rPr>
            </w:pPr>
            <w:r w:rsidRPr="003550EE">
              <w:rPr>
                <w:rFonts w:eastAsiaTheme="minorEastAsia"/>
                <w:sz w:val="21"/>
                <w:szCs w:val="21"/>
              </w:rPr>
              <w:t>6</w:t>
            </w:r>
          </w:p>
        </w:tc>
        <w:tc>
          <w:tcPr>
            <w:tcW w:w="1683" w:type="dxa"/>
          </w:tcPr>
          <w:p w14:paraId="67C6F831" w14:textId="77777777" w:rsidR="00C21305" w:rsidRPr="003550EE" w:rsidRDefault="00C21305" w:rsidP="003A0C08">
            <w:pPr>
              <w:rPr>
                <w:rFonts w:eastAsiaTheme="minorEastAsia"/>
                <w:sz w:val="21"/>
                <w:szCs w:val="21"/>
              </w:rPr>
            </w:pPr>
            <w:r w:rsidRPr="003550EE">
              <w:rPr>
                <w:rFonts w:eastAsiaTheme="minorEastAsia"/>
                <w:sz w:val="21"/>
                <w:szCs w:val="21"/>
              </w:rPr>
              <w:t>Low clouds</w:t>
            </w:r>
          </w:p>
        </w:tc>
      </w:tr>
      <w:tr w:rsidR="00C21305" w:rsidRPr="003550EE" w14:paraId="7FC6634D" w14:textId="77777777" w:rsidTr="003A0C08">
        <w:tc>
          <w:tcPr>
            <w:tcW w:w="1390" w:type="dxa"/>
          </w:tcPr>
          <w:p w14:paraId="597C4577" w14:textId="77777777" w:rsidR="00C21305" w:rsidRPr="003550EE" w:rsidRDefault="00C21305" w:rsidP="003A0C08">
            <w:pPr>
              <w:rPr>
                <w:rFonts w:eastAsiaTheme="minorEastAsia"/>
                <w:sz w:val="21"/>
                <w:szCs w:val="21"/>
              </w:rPr>
            </w:pPr>
            <w:r w:rsidRPr="003550EE">
              <w:rPr>
                <w:rFonts w:eastAsiaTheme="minorEastAsia"/>
                <w:sz w:val="21"/>
                <w:szCs w:val="21"/>
              </w:rPr>
              <w:t>7</w:t>
            </w:r>
          </w:p>
        </w:tc>
        <w:tc>
          <w:tcPr>
            <w:tcW w:w="1683" w:type="dxa"/>
          </w:tcPr>
          <w:p w14:paraId="0F81C099" w14:textId="77777777" w:rsidR="00C21305" w:rsidRPr="003550EE" w:rsidRDefault="00C21305" w:rsidP="003A0C08">
            <w:pPr>
              <w:rPr>
                <w:rFonts w:eastAsiaTheme="minorEastAsia"/>
                <w:sz w:val="21"/>
                <w:szCs w:val="21"/>
              </w:rPr>
            </w:pPr>
            <w:r w:rsidRPr="003550EE">
              <w:rPr>
                <w:rFonts w:eastAsiaTheme="minorEastAsia"/>
                <w:sz w:val="21"/>
                <w:szCs w:val="21"/>
              </w:rPr>
              <w:t>Mid-level clouds</w:t>
            </w:r>
          </w:p>
        </w:tc>
      </w:tr>
      <w:tr w:rsidR="00C21305" w:rsidRPr="003550EE" w14:paraId="672F3F0D" w14:textId="77777777" w:rsidTr="003A0C08">
        <w:tc>
          <w:tcPr>
            <w:tcW w:w="1390" w:type="dxa"/>
          </w:tcPr>
          <w:p w14:paraId="78DC8A3D" w14:textId="77777777" w:rsidR="00C21305" w:rsidRPr="003550EE" w:rsidRDefault="00C21305" w:rsidP="003A0C08">
            <w:pPr>
              <w:rPr>
                <w:rFonts w:eastAsiaTheme="minorEastAsia"/>
                <w:sz w:val="21"/>
                <w:szCs w:val="21"/>
              </w:rPr>
            </w:pPr>
            <w:r w:rsidRPr="003550EE">
              <w:rPr>
                <w:rFonts w:eastAsiaTheme="minorEastAsia"/>
                <w:sz w:val="21"/>
                <w:szCs w:val="21"/>
              </w:rPr>
              <w:lastRenderedPageBreak/>
              <w:t>8</w:t>
            </w:r>
          </w:p>
        </w:tc>
        <w:tc>
          <w:tcPr>
            <w:tcW w:w="1683" w:type="dxa"/>
          </w:tcPr>
          <w:p w14:paraId="3FB03D5F" w14:textId="77777777" w:rsidR="00C21305" w:rsidRPr="003550EE" w:rsidRDefault="00C21305" w:rsidP="003A0C08">
            <w:pPr>
              <w:rPr>
                <w:rFonts w:eastAsiaTheme="minorEastAsia"/>
                <w:sz w:val="21"/>
                <w:szCs w:val="21"/>
              </w:rPr>
            </w:pPr>
            <w:r w:rsidRPr="003550EE">
              <w:rPr>
                <w:rFonts w:eastAsiaTheme="minorEastAsia"/>
                <w:sz w:val="21"/>
                <w:szCs w:val="21"/>
              </w:rPr>
              <w:t>High opaque clouds</w:t>
            </w:r>
          </w:p>
        </w:tc>
      </w:tr>
      <w:tr w:rsidR="00C21305" w:rsidRPr="003550EE" w14:paraId="2594878C" w14:textId="77777777" w:rsidTr="003A0C08">
        <w:tc>
          <w:tcPr>
            <w:tcW w:w="1390" w:type="dxa"/>
          </w:tcPr>
          <w:p w14:paraId="1A92B1E3" w14:textId="77777777" w:rsidR="00C21305" w:rsidRPr="003550EE" w:rsidRDefault="00C21305" w:rsidP="003A0C08">
            <w:pPr>
              <w:rPr>
                <w:rFonts w:eastAsiaTheme="minorEastAsia"/>
                <w:sz w:val="21"/>
                <w:szCs w:val="21"/>
              </w:rPr>
            </w:pPr>
            <w:r w:rsidRPr="003550EE">
              <w:rPr>
                <w:rFonts w:eastAsiaTheme="minorEastAsia"/>
                <w:sz w:val="21"/>
                <w:szCs w:val="21"/>
              </w:rPr>
              <w:t>9</w:t>
            </w:r>
          </w:p>
        </w:tc>
        <w:tc>
          <w:tcPr>
            <w:tcW w:w="1683" w:type="dxa"/>
          </w:tcPr>
          <w:p w14:paraId="08BF14FB" w14:textId="77777777" w:rsidR="00370CBE" w:rsidRPr="003550EE" w:rsidRDefault="00C21305" w:rsidP="003A0C08">
            <w:pPr>
              <w:rPr>
                <w:rFonts w:eastAsiaTheme="minorEastAsia"/>
                <w:sz w:val="21"/>
                <w:szCs w:val="21"/>
              </w:rPr>
            </w:pPr>
            <w:r w:rsidRPr="003550EE">
              <w:rPr>
                <w:rFonts w:eastAsiaTheme="minorEastAsia"/>
                <w:sz w:val="21"/>
                <w:szCs w:val="21"/>
              </w:rPr>
              <w:t>Very high opaque clouds</w:t>
            </w:r>
          </w:p>
        </w:tc>
      </w:tr>
      <w:tr w:rsidR="00370CBE" w:rsidRPr="003550EE" w14:paraId="6D3EDE3D" w14:textId="77777777" w:rsidTr="003A0C08">
        <w:tc>
          <w:tcPr>
            <w:tcW w:w="1390" w:type="dxa"/>
          </w:tcPr>
          <w:p w14:paraId="6AFA98A3" w14:textId="0BAC5B89" w:rsidR="00370CBE" w:rsidRPr="003550EE" w:rsidRDefault="00370CBE" w:rsidP="003A0C08">
            <w:pPr>
              <w:rPr>
                <w:rFonts w:eastAsiaTheme="minorEastAsia"/>
                <w:sz w:val="21"/>
                <w:szCs w:val="21"/>
              </w:rPr>
            </w:pPr>
            <w:r>
              <w:rPr>
                <w:rFonts w:eastAsiaTheme="minorEastAsia" w:hint="eastAsia"/>
                <w:sz w:val="21"/>
                <w:szCs w:val="21"/>
              </w:rPr>
              <w:t>1</w:t>
            </w:r>
            <w:r>
              <w:rPr>
                <w:rFonts w:eastAsiaTheme="minorEastAsia"/>
                <w:sz w:val="21"/>
                <w:szCs w:val="21"/>
              </w:rPr>
              <w:t>0</w:t>
            </w:r>
          </w:p>
        </w:tc>
        <w:tc>
          <w:tcPr>
            <w:tcW w:w="1683" w:type="dxa"/>
          </w:tcPr>
          <w:p w14:paraId="2ABE9AA1" w14:textId="685634E4" w:rsidR="00370CBE" w:rsidRPr="003550EE" w:rsidRDefault="00370CBE" w:rsidP="003A0C08">
            <w:pPr>
              <w:rPr>
                <w:rFonts w:eastAsiaTheme="minorEastAsia"/>
                <w:sz w:val="21"/>
                <w:szCs w:val="21"/>
              </w:rPr>
            </w:pPr>
            <w:r>
              <w:rPr>
                <w:rFonts w:eastAsiaTheme="minorEastAsia"/>
                <w:sz w:val="21"/>
                <w:szCs w:val="21"/>
              </w:rPr>
              <w:t>Fractional clouds</w:t>
            </w:r>
          </w:p>
        </w:tc>
      </w:tr>
      <w:tr w:rsidR="00370CBE" w:rsidRPr="003550EE" w14:paraId="15CFDBF1" w14:textId="77777777" w:rsidTr="003A0C08">
        <w:tc>
          <w:tcPr>
            <w:tcW w:w="1390" w:type="dxa"/>
          </w:tcPr>
          <w:p w14:paraId="21ADC35B" w14:textId="3666AA8F" w:rsidR="00370CBE" w:rsidRDefault="00370CBE" w:rsidP="003A0C08">
            <w:pPr>
              <w:rPr>
                <w:rFonts w:eastAsiaTheme="minorEastAsia"/>
                <w:sz w:val="21"/>
                <w:szCs w:val="21"/>
              </w:rPr>
            </w:pPr>
            <w:r>
              <w:rPr>
                <w:rFonts w:eastAsiaTheme="minorEastAsia" w:hint="eastAsia"/>
                <w:sz w:val="21"/>
                <w:szCs w:val="21"/>
              </w:rPr>
              <w:t>1</w:t>
            </w:r>
            <w:r>
              <w:rPr>
                <w:rFonts w:eastAsiaTheme="minorEastAsia"/>
                <w:sz w:val="21"/>
                <w:szCs w:val="21"/>
              </w:rPr>
              <w:t>1</w:t>
            </w:r>
          </w:p>
        </w:tc>
        <w:tc>
          <w:tcPr>
            <w:tcW w:w="1683" w:type="dxa"/>
          </w:tcPr>
          <w:p w14:paraId="222C3A93" w14:textId="6274E529" w:rsidR="00370CBE" w:rsidRDefault="00370CBE" w:rsidP="003A0C08">
            <w:pPr>
              <w:rPr>
                <w:rFonts w:eastAsiaTheme="minorEastAsia"/>
                <w:sz w:val="21"/>
                <w:szCs w:val="21"/>
              </w:rPr>
            </w:pPr>
            <w:r>
              <w:rPr>
                <w:rFonts w:eastAsiaTheme="minorEastAsia"/>
                <w:sz w:val="21"/>
                <w:szCs w:val="21"/>
              </w:rPr>
              <w:t>High semitransparent clouds</w:t>
            </w:r>
          </w:p>
        </w:tc>
      </w:tr>
    </w:tbl>
    <w:p w14:paraId="00F761A4" w14:textId="3C006B64" w:rsidR="00E712F6" w:rsidRPr="000761BD" w:rsidRDefault="00E712F6"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Cloud-free </w:t>
      </w:r>
      <w:r w:rsidR="00A141C8" w:rsidRPr="000761BD">
        <w:rPr>
          <w:rFonts w:ascii="GulliverRM" w:hAnsi="GulliverRM"/>
          <w:sz w:val="22"/>
          <w:szCs w:val="22"/>
        </w:rPr>
        <w:t xml:space="preserve">found </w:t>
      </w:r>
      <w:r w:rsidR="00446EF3" w:rsidRPr="000761BD">
        <w:rPr>
          <w:rFonts w:ascii="GulliverRM" w:hAnsi="GulliverRM"/>
          <w:sz w:val="22"/>
          <w:szCs w:val="22"/>
        </w:rPr>
        <w:t xml:space="preserve">slightly </w:t>
      </w:r>
      <w:r w:rsidR="00A141C8" w:rsidRPr="000761BD">
        <w:rPr>
          <w:rFonts w:ascii="GulliverRM" w:hAnsi="GulliverRM"/>
          <w:sz w:val="22"/>
          <w:szCs w:val="22"/>
        </w:rPr>
        <w:t>more in winter than summer</w:t>
      </w:r>
      <w:r w:rsidRPr="000761BD">
        <w:rPr>
          <w:rFonts w:ascii="GulliverRM" w:hAnsi="GulliverRM"/>
          <w:sz w:val="22"/>
          <w:szCs w:val="22"/>
        </w:rPr>
        <w:t>.</w:t>
      </w:r>
    </w:p>
    <w:p w14:paraId="46584BE6" w14:textId="38945860" w:rsidR="004E21FB" w:rsidRPr="000761BD" w:rsidRDefault="00B07B2C"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Very low clouds (#5), which </w:t>
      </w:r>
      <w:r w:rsidR="00A27994">
        <w:rPr>
          <w:rFonts w:ascii="GulliverRM" w:hAnsi="GulliverRM"/>
          <w:sz w:val="22"/>
          <w:szCs w:val="22"/>
        </w:rPr>
        <w:t>is</w:t>
      </w:r>
      <w:r w:rsidRPr="000761BD">
        <w:rPr>
          <w:rFonts w:ascii="GulliverRM" w:hAnsi="GulliverRM"/>
          <w:sz w:val="22"/>
          <w:szCs w:val="22"/>
        </w:rPr>
        <w:t xml:space="preserve"> highly </w:t>
      </w:r>
      <w:r w:rsidR="008A500C" w:rsidRPr="000761BD">
        <w:rPr>
          <w:rFonts w:ascii="GulliverRM" w:hAnsi="GulliverRM"/>
          <w:sz w:val="22"/>
          <w:szCs w:val="22"/>
        </w:rPr>
        <w:t>attenuating</w:t>
      </w:r>
      <w:r w:rsidR="001D4685" w:rsidRPr="000761BD">
        <w:rPr>
          <w:rFonts w:ascii="GulliverRM" w:hAnsi="GulliverRM"/>
          <w:sz w:val="22"/>
          <w:szCs w:val="22"/>
        </w:rPr>
        <w:t xml:space="preserve"> for the shortwave radiation, </w:t>
      </w:r>
      <w:r w:rsidR="00094208" w:rsidRPr="000761BD">
        <w:rPr>
          <w:rFonts w:ascii="GulliverRM" w:hAnsi="GulliverRM"/>
          <w:sz w:val="22"/>
          <w:szCs w:val="22"/>
        </w:rPr>
        <w:t xml:space="preserve">presents in all the months of the year. A variation is observed, with </w:t>
      </w:r>
      <w:r w:rsidR="007C51D7">
        <w:rPr>
          <w:rFonts w:ascii="GulliverRM" w:hAnsi="GulliverRM"/>
          <w:sz w:val="22"/>
          <w:szCs w:val="22"/>
        </w:rPr>
        <w:t>lower</w:t>
      </w:r>
      <w:r w:rsidR="00094208" w:rsidRPr="000761BD">
        <w:rPr>
          <w:rFonts w:ascii="GulliverRM" w:hAnsi="GulliverRM"/>
          <w:sz w:val="22"/>
          <w:szCs w:val="22"/>
        </w:rPr>
        <w:t xml:space="preserve"> occurrence in </w:t>
      </w:r>
      <w:r w:rsidR="00597220" w:rsidRPr="000761BD">
        <w:rPr>
          <w:rFonts w:ascii="GulliverRM" w:hAnsi="GulliverRM"/>
          <w:sz w:val="22"/>
          <w:szCs w:val="22"/>
        </w:rPr>
        <w:t>summer</w:t>
      </w:r>
      <w:r w:rsidR="00094208" w:rsidRPr="000761BD">
        <w:rPr>
          <w:rFonts w:ascii="GulliverRM" w:hAnsi="GulliverRM"/>
          <w:sz w:val="22"/>
          <w:szCs w:val="22"/>
        </w:rPr>
        <w:t xml:space="preserve"> (</w:t>
      </w:r>
      <w:r w:rsidR="00CB0A5E" w:rsidRPr="000761BD">
        <w:rPr>
          <w:rFonts w:ascii="GulliverRM" w:hAnsi="GulliverRM"/>
          <w:sz w:val="22"/>
          <w:szCs w:val="22"/>
        </w:rPr>
        <w:t xml:space="preserve">from Nov to Apr) </w:t>
      </w:r>
      <w:r w:rsidR="00E50631" w:rsidRPr="000761BD">
        <w:rPr>
          <w:rFonts w:ascii="GulliverRM" w:hAnsi="GulliverRM"/>
          <w:sz w:val="22"/>
          <w:szCs w:val="22"/>
        </w:rPr>
        <w:t xml:space="preserve">and </w:t>
      </w:r>
      <w:r w:rsidR="007C51D7">
        <w:rPr>
          <w:rFonts w:ascii="GulliverRM" w:hAnsi="GulliverRM"/>
          <w:sz w:val="22"/>
          <w:szCs w:val="22"/>
        </w:rPr>
        <w:t>higher</w:t>
      </w:r>
      <w:r w:rsidR="00CB0A5E" w:rsidRPr="000761BD">
        <w:rPr>
          <w:rFonts w:ascii="GulliverRM" w:hAnsi="GulliverRM"/>
          <w:sz w:val="22"/>
          <w:szCs w:val="22"/>
        </w:rPr>
        <w:t xml:space="preserve"> </w:t>
      </w:r>
      <w:r w:rsidR="00446EF3" w:rsidRPr="000761BD">
        <w:rPr>
          <w:rFonts w:ascii="GulliverRM" w:hAnsi="GulliverRM"/>
          <w:sz w:val="22"/>
          <w:szCs w:val="22"/>
        </w:rPr>
        <w:t xml:space="preserve">occurrence </w:t>
      </w:r>
      <w:r w:rsidR="00CB0A5E" w:rsidRPr="000761BD">
        <w:rPr>
          <w:rFonts w:ascii="GulliverRM" w:hAnsi="GulliverRM"/>
          <w:sz w:val="22"/>
          <w:szCs w:val="22"/>
        </w:rPr>
        <w:t xml:space="preserve">in the </w:t>
      </w:r>
      <w:r w:rsidR="00597220" w:rsidRPr="000761BD">
        <w:rPr>
          <w:rFonts w:ascii="GulliverRM" w:hAnsi="GulliverRM"/>
          <w:sz w:val="22"/>
          <w:szCs w:val="22"/>
        </w:rPr>
        <w:t>winter</w:t>
      </w:r>
      <w:r w:rsidR="00843149" w:rsidRPr="000761BD">
        <w:rPr>
          <w:rFonts w:ascii="GulliverRM" w:hAnsi="GulliverRM"/>
          <w:sz w:val="22"/>
          <w:szCs w:val="22"/>
        </w:rPr>
        <w:t xml:space="preserve"> months from May to Oct. </w:t>
      </w:r>
      <w:proofErr w:type="gramStart"/>
      <w:r w:rsidR="0075010A">
        <w:rPr>
          <w:rFonts w:ascii="GulliverRM" w:hAnsi="GulliverRM"/>
          <w:sz w:val="22"/>
          <w:szCs w:val="22"/>
        </w:rPr>
        <w:t>why ?</w:t>
      </w:r>
      <w:proofErr w:type="gramEnd"/>
    </w:p>
    <w:p w14:paraId="7759B33B" w14:textId="1697463D" w:rsidR="00E712F6" w:rsidRPr="000761BD" w:rsidRDefault="0005166B"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Low clouds (#6)</w:t>
      </w:r>
      <w:r w:rsidR="00341F9A">
        <w:rPr>
          <w:rFonts w:ascii="GulliverRM" w:hAnsi="GulliverRM"/>
          <w:sz w:val="22"/>
          <w:szCs w:val="22"/>
        </w:rPr>
        <w:t>, on the other hand,</w:t>
      </w:r>
      <w:r w:rsidRPr="000761BD">
        <w:rPr>
          <w:rFonts w:ascii="GulliverRM" w:hAnsi="GulliverRM"/>
          <w:sz w:val="22"/>
          <w:szCs w:val="22"/>
        </w:rPr>
        <w:t xml:space="preserve"> </w:t>
      </w:r>
      <w:r w:rsidR="00C709C5" w:rsidRPr="000761BD">
        <w:rPr>
          <w:rFonts w:ascii="GulliverRM" w:hAnsi="GulliverRM"/>
          <w:sz w:val="22"/>
          <w:szCs w:val="22"/>
        </w:rPr>
        <w:t>have higher occurrence in summer than in winter</w:t>
      </w:r>
      <w:r w:rsidR="00341F9A">
        <w:rPr>
          <w:rFonts w:ascii="GulliverRM" w:hAnsi="GulliverRM"/>
          <w:sz w:val="22"/>
          <w:szCs w:val="22"/>
        </w:rPr>
        <w:t>, opposite with Very low clouds.</w:t>
      </w:r>
    </w:p>
    <w:p w14:paraId="0B0C6201" w14:textId="44D5DF93" w:rsidR="00BF15B8" w:rsidRPr="000761BD" w:rsidRDefault="002E2C6B"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semitransparent clouds (#</w:t>
      </w:r>
      <w:r w:rsidR="006D2FCE" w:rsidRPr="000761BD">
        <w:rPr>
          <w:rFonts w:ascii="GulliverRM" w:hAnsi="GulliverRM"/>
          <w:sz w:val="22"/>
          <w:szCs w:val="22"/>
        </w:rPr>
        <w:t xml:space="preserve">11) are more </w:t>
      </w:r>
      <w:r w:rsidR="00985F60" w:rsidRPr="000761BD">
        <w:rPr>
          <w:rFonts w:ascii="GulliverRM" w:hAnsi="GulliverRM"/>
          <w:sz w:val="22"/>
          <w:szCs w:val="22"/>
        </w:rPr>
        <w:t xml:space="preserve">abundant in </w:t>
      </w:r>
      <w:r w:rsidR="001B34BD" w:rsidRPr="000761BD">
        <w:rPr>
          <w:rFonts w:ascii="GulliverRM" w:hAnsi="GulliverRM"/>
          <w:sz w:val="22"/>
          <w:szCs w:val="22"/>
        </w:rPr>
        <w:t>summer</w:t>
      </w:r>
      <w:r w:rsidR="00E7283F" w:rsidRPr="000761BD">
        <w:rPr>
          <w:rFonts w:ascii="GulliverRM" w:hAnsi="GulliverRM"/>
          <w:sz w:val="22"/>
          <w:szCs w:val="22"/>
        </w:rPr>
        <w:t xml:space="preserve"> than in </w:t>
      </w:r>
      <w:r w:rsidR="0036484D">
        <w:rPr>
          <w:rFonts w:ascii="GulliverRM" w:hAnsi="GulliverRM"/>
          <w:sz w:val="22"/>
          <w:szCs w:val="22"/>
        </w:rPr>
        <w:t>winter</w:t>
      </w:r>
      <w:r w:rsidR="00330139" w:rsidRPr="000761BD">
        <w:rPr>
          <w:rFonts w:ascii="GulliverRM" w:hAnsi="GulliverRM"/>
          <w:sz w:val="22"/>
          <w:szCs w:val="22"/>
        </w:rPr>
        <w:t xml:space="preserve">. </w:t>
      </w:r>
      <w:r w:rsidR="00220AE6" w:rsidRPr="00220AE6">
        <w:rPr>
          <w:rFonts w:ascii="GulliverRM" w:hAnsi="GulliverRM"/>
          <w:sz w:val="22"/>
          <w:szCs w:val="22"/>
        </w:rPr>
        <w:t>a contribution which is above</w:t>
      </w:r>
      <w:r w:rsidR="00D0735A">
        <w:rPr>
          <w:rFonts w:ascii="GulliverRM" w:hAnsi="GulliverRM"/>
          <w:sz w:val="22"/>
          <w:szCs w:val="22"/>
        </w:rPr>
        <w:t xml:space="preserve"> 3</w:t>
      </w:r>
      <w:r w:rsidR="00220AE6" w:rsidRPr="00220AE6">
        <w:rPr>
          <w:rFonts w:ascii="GulliverRM" w:hAnsi="GulliverRM"/>
          <w:sz w:val="22"/>
          <w:szCs w:val="22"/>
        </w:rPr>
        <w:t xml:space="preserve">0% from </w:t>
      </w:r>
      <w:r w:rsidR="00D0735A">
        <w:rPr>
          <w:rFonts w:ascii="GulliverRM" w:hAnsi="GulliverRM"/>
          <w:sz w:val="22"/>
          <w:szCs w:val="22"/>
        </w:rPr>
        <w:t>Nov</w:t>
      </w:r>
      <w:r w:rsidR="00220AE6" w:rsidRPr="00220AE6">
        <w:rPr>
          <w:rFonts w:ascii="GulliverRM" w:hAnsi="GulliverRM"/>
          <w:sz w:val="22"/>
          <w:szCs w:val="22"/>
        </w:rPr>
        <w:t xml:space="preserve"> to</w:t>
      </w:r>
      <w:r w:rsidR="00D0735A">
        <w:rPr>
          <w:rFonts w:ascii="GulliverRM" w:hAnsi="GulliverRM"/>
          <w:sz w:val="22"/>
          <w:szCs w:val="22"/>
        </w:rPr>
        <w:t xml:space="preserve"> Feb</w:t>
      </w:r>
      <w:r w:rsidR="00220AE6" w:rsidRPr="00220AE6">
        <w:rPr>
          <w:rFonts w:ascii="GulliverRM" w:hAnsi="GulliverRM"/>
          <w:sz w:val="22"/>
          <w:szCs w:val="22"/>
        </w:rPr>
        <w:t>. However, these clouds do not play a major role in the water and light availability since they are not rain-</w:t>
      </w:r>
      <w:r w:rsidR="008E526B" w:rsidRPr="00220AE6">
        <w:rPr>
          <w:rFonts w:ascii="GulliverRM" w:hAnsi="GulliverRM"/>
          <w:sz w:val="22"/>
          <w:szCs w:val="22"/>
        </w:rPr>
        <w:t>bearing,</w:t>
      </w:r>
      <w:r w:rsidR="00220AE6" w:rsidRPr="00220AE6">
        <w:rPr>
          <w:rFonts w:ascii="GulliverRM" w:hAnsi="GulliverRM"/>
          <w:sz w:val="22"/>
          <w:szCs w:val="22"/>
        </w:rPr>
        <w:t xml:space="preserve"> nor do they decrease the solar radiation (“</w:t>
      </w:r>
      <w:proofErr w:type="spellStart"/>
      <w:r w:rsidR="00220AE6" w:rsidRPr="00220AE6">
        <w:rPr>
          <w:rFonts w:ascii="GulliverRM" w:hAnsi="GulliverRM"/>
          <w:sz w:val="22"/>
          <w:szCs w:val="22"/>
        </w:rPr>
        <w:t>sTp</w:t>
      </w:r>
      <w:proofErr w:type="spellEnd"/>
      <w:r w:rsidR="00220AE6" w:rsidRPr="00220AE6">
        <w:rPr>
          <w:rFonts w:ascii="GulliverRM" w:hAnsi="GulliverRM"/>
          <w:sz w:val="22"/>
          <w:szCs w:val="22"/>
        </w:rPr>
        <w:t>” correlation with “Rain” and “Solar radiation”). Moreover they occur mainly at night-time</w:t>
      </w:r>
      <w:r w:rsidR="008E526B">
        <w:rPr>
          <w:rFonts w:ascii="GulliverRM" w:hAnsi="GulliverRM"/>
          <w:sz w:val="22"/>
          <w:szCs w:val="22"/>
        </w:rPr>
        <w:t xml:space="preserve"> (</w:t>
      </w:r>
      <w:proofErr w:type="gramStart"/>
      <w:r w:rsidR="008E526B">
        <w:rPr>
          <w:rFonts w:ascii="GulliverRM" w:hAnsi="GulliverRM"/>
          <w:sz w:val="22"/>
          <w:szCs w:val="22"/>
        </w:rPr>
        <w:t>percentage ?</w:t>
      </w:r>
      <w:proofErr w:type="gramEnd"/>
      <w:r w:rsidR="008E526B">
        <w:rPr>
          <w:rFonts w:ascii="GulliverRM" w:hAnsi="GulliverRM"/>
          <w:sz w:val="22"/>
          <w:szCs w:val="22"/>
        </w:rPr>
        <w:t>)</w:t>
      </w:r>
      <w:r w:rsidR="00220AE6" w:rsidRPr="00220AE6">
        <w:rPr>
          <w:rFonts w:ascii="GulliverRM" w:hAnsi="GulliverRM"/>
          <w:sz w:val="22"/>
          <w:szCs w:val="22"/>
        </w:rPr>
        <w:t>.</w:t>
      </w:r>
    </w:p>
    <w:p w14:paraId="3E445EB6" w14:textId="77777777" w:rsidR="00C102E2" w:rsidRDefault="00F26048"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Fractional cloud</w:t>
      </w:r>
      <w:r w:rsidR="007E2146" w:rsidRPr="000761BD">
        <w:rPr>
          <w:rFonts w:ascii="GulliverRM" w:hAnsi="GulliverRM"/>
          <w:sz w:val="22"/>
          <w:szCs w:val="22"/>
        </w:rPr>
        <w:t xml:space="preserve">s </w:t>
      </w:r>
      <w:r w:rsidRPr="000761BD">
        <w:rPr>
          <w:rFonts w:ascii="GulliverRM" w:hAnsi="GulliverRM"/>
          <w:sz w:val="22"/>
          <w:szCs w:val="22"/>
        </w:rPr>
        <w:t>(#10)</w:t>
      </w:r>
      <w:r w:rsidR="007E2146" w:rsidRPr="000761BD">
        <w:rPr>
          <w:rFonts w:ascii="GulliverRM" w:hAnsi="GulliverRM"/>
          <w:sz w:val="22"/>
          <w:szCs w:val="22"/>
        </w:rPr>
        <w:t xml:space="preserve"> </w:t>
      </w:r>
      <w:r w:rsidR="00C102E2">
        <w:rPr>
          <w:rFonts w:ascii="GulliverRM" w:hAnsi="GulliverRM"/>
          <w:sz w:val="22"/>
          <w:szCs w:val="22"/>
        </w:rPr>
        <w:t>contribute a large part of</w:t>
      </w:r>
      <w:r w:rsidR="007E2146" w:rsidRPr="000761BD">
        <w:rPr>
          <w:rFonts w:ascii="GulliverRM" w:hAnsi="GulliverRM"/>
          <w:sz w:val="22"/>
          <w:szCs w:val="22"/>
        </w:rPr>
        <w:t xml:space="preserve"> the total cloud cover</w:t>
      </w:r>
      <w:r w:rsidR="004A1BD1" w:rsidRPr="000761BD">
        <w:rPr>
          <w:rFonts w:ascii="GulliverRM" w:hAnsi="GulliverRM"/>
          <w:sz w:val="22"/>
          <w:szCs w:val="22"/>
        </w:rPr>
        <w:t xml:space="preserve">, </w:t>
      </w:r>
      <w:r w:rsidR="00C102E2">
        <w:rPr>
          <w:rFonts w:ascii="GulliverRM" w:hAnsi="GulliverRM"/>
          <w:sz w:val="22"/>
          <w:szCs w:val="22"/>
        </w:rPr>
        <w:t>with lower occurrence in winter than in summer.</w:t>
      </w:r>
    </w:p>
    <w:p w14:paraId="02402BF9" w14:textId="1A47C243" w:rsidR="00E7283F" w:rsidRDefault="00E7283F" w:rsidP="00330139">
      <w:pPr>
        <w:spacing w:before="100" w:beforeAutospacing="1" w:after="100" w:afterAutospacing="1"/>
        <w:rPr>
          <w:rFonts w:ascii="GulliverRM" w:hAnsi="GulliverRM"/>
          <w:sz w:val="16"/>
          <w:szCs w:val="16"/>
        </w:rPr>
      </w:pPr>
    </w:p>
    <w:p w14:paraId="4EDB8602" w14:textId="578E7EB4" w:rsidR="00AF5589" w:rsidRDefault="0031713B" w:rsidP="00A15C02">
      <w:pPr>
        <w:keepNext/>
        <w:spacing w:before="100" w:beforeAutospacing="1" w:after="100" w:afterAutospacing="1"/>
        <w:jc w:val="center"/>
      </w:pPr>
      <w:r>
        <w:rPr>
          <w:noProof/>
        </w:rPr>
        <w:drawing>
          <wp:inline distT="0" distB="0" distL="0" distR="0" wp14:anchorId="068EB61F" wp14:editId="4A36B77E">
            <wp:extent cx="4773639" cy="3580228"/>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93162" cy="3594871"/>
                    </a:xfrm>
                    <a:prstGeom prst="rect">
                      <a:avLst/>
                    </a:prstGeom>
                  </pic:spPr>
                </pic:pic>
              </a:graphicData>
            </a:graphic>
          </wp:inline>
        </w:drawing>
      </w:r>
    </w:p>
    <w:p w14:paraId="4DF441A1" w14:textId="7754DB7D" w:rsidR="00330139" w:rsidRPr="00A31808" w:rsidRDefault="00AF5589" w:rsidP="00AF5589">
      <w:pPr>
        <w:pStyle w:val="Caption"/>
        <w:rPr>
          <w:rFonts w:ascii="GulliverRM" w:hAnsi="GulliverRM"/>
        </w:rPr>
      </w:pPr>
      <w:r>
        <w:t xml:space="preserve">Fig. </w:t>
      </w:r>
      <w:r>
        <w:fldChar w:fldCharType="begin"/>
      </w:r>
      <w:r>
        <w:instrText>SEQ Fig. \* ARABIC</w:instrText>
      </w:r>
      <w:r>
        <w:fldChar w:fldCharType="separate"/>
      </w:r>
      <w:r w:rsidR="007D3ED3">
        <w:rPr>
          <w:noProof/>
        </w:rPr>
        <w:t>5</w:t>
      </w:r>
      <w:r>
        <w:fldChar w:fldCharType="end"/>
      </w:r>
      <w:r>
        <w:t xml:space="preserve"> </w:t>
      </w:r>
      <w:r w:rsidR="00974B3E">
        <w:t>monthly occurrence of cloud types in the year 2019.</w:t>
      </w:r>
    </w:p>
    <w:p w14:paraId="702A2B9A" w14:textId="77777777" w:rsidR="007D3ED3" w:rsidRDefault="007D3ED3" w:rsidP="00A15C02">
      <w:pPr>
        <w:keepNext/>
        <w:spacing w:before="100" w:beforeAutospacing="1" w:after="100" w:afterAutospacing="1"/>
        <w:jc w:val="center"/>
      </w:pPr>
      <w:r>
        <w:rPr>
          <w:rFonts w:ascii="GulliverRM" w:hAnsi="GulliverRM"/>
          <w:noProof/>
        </w:rPr>
        <w:lastRenderedPageBreak/>
        <w:drawing>
          <wp:inline distT="0" distB="0" distL="0" distR="0" wp14:anchorId="47197891" wp14:editId="3B3CED35">
            <wp:extent cx="5673970" cy="4255477"/>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82072" cy="4261553"/>
                    </a:xfrm>
                    <a:prstGeom prst="rect">
                      <a:avLst/>
                    </a:prstGeom>
                  </pic:spPr>
                </pic:pic>
              </a:graphicData>
            </a:graphic>
          </wp:inline>
        </w:drawing>
      </w:r>
    </w:p>
    <w:p w14:paraId="56B4D35F" w14:textId="1A75A8DF" w:rsidR="00370CBE" w:rsidRDefault="007D3ED3" w:rsidP="007D3ED3">
      <w:pPr>
        <w:pStyle w:val="Caption"/>
        <w:rPr>
          <w:rFonts w:ascii="GulliverRM" w:hAnsi="GulliverRM"/>
        </w:rPr>
      </w:pPr>
      <w:r>
        <w:t xml:space="preserve">Fig. </w:t>
      </w:r>
      <w:r>
        <w:fldChar w:fldCharType="begin"/>
      </w:r>
      <w:r>
        <w:instrText>SEQ Fig. \* ARABIC</w:instrText>
      </w:r>
      <w:r>
        <w:fldChar w:fldCharType="separate"/>
      </w:r>
      <w:r>
        <w:rPr>
          <w:noProof/>
        </w:rPr>
        <w:t>6</w:t>
      </w:r>
      <w:r>
        <w:fldChar w:fldCharType="end"/>
      </w:r>
      <w:r>
        <w:t xml:space="preserve"> Hourly occurrence of clouds in 2019.</w:t>
      </w:r>
    </w:p>
    <w:p w14:paraId="7A605294" w14:textId="7E6D5C97" w:rsidR="00370CBE" w:rsidRDefault="00C86994" w:rsidP="00FB3371">
      <w:pPr>
        <w:spacing w:before="100" w:beforeAutospacing="1" w:after="100" w:afterAutospacing="1"/>
        <w:rPr>
          <w:rFonts w:ascii="GulliverRM" w:hAnsi="GulliverRM"/>
        </w:rPr>
      </w:pPr>
      <w:r>
        <w:rPr>
          <w:rFonts w:ascii="GulliverRM" w:hAnsi="GulliverRM"/>
        </w:rPr>
        <w:t>At the diurnal scale:</w:t>
      </w:r>
    </w:p>
    <w:p w14:paraId="679B5427" w14:textId="3AAE12D7" w:rsidR="00C86994" w:rsidRDefault="00462791" w:rsidP="00C86994">
      <w:pPr>
        <w:pStyle w:val="ListParagraph"/>
        <w:numPr>
          <w:ilvl w:val="0"/>
          <w:numId w:val="12"/>
        </w:numPr>
        <w:spacing w:before="100" w:beforeAutospacing="1" w:after="100" w:afterAutospacing="1"/>
        <w:rPr>
          <w:rFonts w:ascii="GulliverRM" w:hAnsi="GulliverRM"/>
        </w:rPr>
      </w:pPr>
      <w:r>
        <w:rPr>
          <w:rFonts w:ascii="GulliverRM" w:hAnsi="GulliverRM"/>
        </w:rPr>
        <w:t>Cloud free condition are largely seen during night than daytime.</w:t>
      </w:r>
    </w:p>
    <w:p w14:paraId="2E404DC5" w14:textId="259C7CF7" w:rsidR="00462791" w:rsidRDefault="009D72CC" w:rsidP="00C86994">
      <w:pPr>
        <w:pStyle w:val="ListParagraph"/>
        <w:numPr>
          <w:ilvl w:val="0"/>
          <w:numId w:val="12"/>
        </w:numPr>
        <w:spacing w:before="100" w:beforeAutospacing="1" w:after="100" w:afterAutospacing="1"/>
        <w:rPr>
          <w:rFonts w:ascii="GulliverRM" w:hAnsi="GulliverRM"/>
        </w:rPr>
      </w:pPr>
      <w:r>
        <w:rPr>
          <w:rFonts w:ascii="GulliverRM" w:hAnsi="GulliverRM"/>
        </w:rPr>
        <w:t xml:space="preserve">During the daytime, </w:t>
      </w:r>
    </w:p>
    <w:p w14:paraId="78768DF7" w14:textId="47201FB4" w:rsidR="002D31D9" w:rsidRDefault="002D31D9" w:rsidP="002D31D9">
      <w:pPr>
        <w:pStyle w:val="ListParagraph"/>
        <w:numPr>
          <w:ilvl w:val="1"/>
          <w:numId w:val="12"/>
        </w:numPr>
        <w:spacing w:before="100" w:beforeAutospacing="1" w:after="100" w:afterAutospacing="1"/>
        <w:rPr>
          <w:rFonts w:ascii="GulliverRM" w:hAnsi="GulliverRM"/>
        </w:rPr>
      </w:pPr>
      <w:r>
        <w:rPr>
          <w:rFonts w:ascii="GulliverRM" w:hAnsi="GulliverRM"/>
        </w:rPr>
        <w:t>Fraction cloud dominate the total cloud cover</w:t>
      </w:r>
      <w:r w:rsidR="00DE0C6D">
        <w:rPr>
          <w:rFonts w:ascii="GulliverRM" w:hAnsi="GulliverRM"/>
        </w:rPr>
        <w:t xml:space="preserve"> before 10h, while its contribution is decreasing rapidly after that.</w:t>
      </w:r>
    </w:p>
    <w:p w14:paraId="2073779F" w14:textId="5E074771" w:rsidR="00DE0C6D" w:rsidRDefault="00885A05" w:rsidP="002D31D9">
      <w:pPr>
        <w:pStyle w:val="ListParagraph"/>
        <w:numPr>
          <w:ilvl w:val="1"/>
          <w:numId w:val="12"/>
        </w:numPr>
        <w:spacing w:before="100" w:beforeAutospacing="1" w:after="100" w:afterAutospacing="1"/>
        <w:rPr>
          <w:rFonts w:ascii="GulliverRM" w:hAnsi="GulliverRM"/>
        </w:rPr>
      </w:pPr>
      <w:r>
        <w:rPr>
          <w:rFonts w:ascii="GulliverRM" w:hAnsi="GulliverRM"/>
        </w:rPr>
        <w:t xml:space="preserve">After 10h, Very low (#5) and low cloud (#6) is the </w:t>
      </w:r>
      <w:r w:rsidR="00817CD7">
        <w:rPr>
          <w:rFonts w:ascii="GulliverRM" w:hAnsi="GulliverRM"/>
        </w:rPr>
        <w:t>most important.</w:t>
      </w:r>
    </w:p>
    <w:p w14:paraId="0C81E720" w14:textId="37AA3D9D" w:rsidR="00817CD7" w:rsidRDefault="00DC030A" w:rsidP="002D31D9">
      <w:pPr>
        <w:pStyle w:val="ListParagraph"/>
        <w:numPr>
          <w:ilvl w:val="1"/>
          <w:numId w:val="12"/>
        </w:numPr>
        <w:spacing w:before="100" w:beforeAutospacing="1" w:after="100" w:afterAutospacing="1"/>
        <w:rPr>
          <w:rFonts w:ascii="GulliverRM" w:hAnsi="GulliverRM"/>
        </w:rPr>
      </w:pPr>
      <w:r w:rsidRPr="00DC030A">
        <w:rPr>
          <w:rFonts w:ascii="GulliverRM" w:hAnsi="GulliverRM"/>
        </w:rPr>
        <w:t>High semitransparent clouds</w:t>
      </w:r>
      <w:r>
        <w:rPr>
          <w:rFonts w:ascii="GulliverRM" w:hAnsi="GulliverRM"/>
        </w:rPr>
        <w:t xml:space="preserve"> have its lowest occurrence in early morning.</w:t>
      </w:r>
    </w:p>
    <w:p w14:paraId="1834FEC4" w14:textId="5CBEA1F3" w:rsidR="00A6634A" w:rsidRPr="00C86994" w:rsidRDefault="00A6634A" w:rsidP="002D31D9">
      <w:pPr>
        <w:pStyle w:val="ListParagraph"/>
        <w:numPr>
          <w:ilvl w:val="1"/>
          <w:numId w:val="12"/>
        </w:numPr>
        <w:spacing w:before="100" w:beforeAutospacing="1" w:after="100" w:afterAutospacing="1"/>
        <w:rPr>
          <w:rFonts w:ascii="GulliverRM" w:hAnsi="GulliverRM"/>
        </w:rPr>
      </w:pPr>
      <w:r>
        <w:rPr>
          <w:rFonts w:ascii="GulliverRM" w:hAnsi="GulliverRM"/>
        </w:rPr>
        <w:t xml:space="preserve">#7,8,9 have higher contribution </w:t>
      </w:r>
      <w:proofErr w:type="spellStart"/>
      <w:r w:rsidR="00715410">
        <w:rPr>
          <w:rFonts w:ascii="GulliverRM" w:hAnsi="GulliverRM"/>
        </w:rPr>
        <w:t>over night</w:t>
      </w:r>
      <w:proofErr w:type="spellEnd"/>
      <w:r w:rsidR="00715410">
        <w:rPr>
          <w:rFonts w:ascii="GulliverRM" w:hAnsi="GulliverRM"/>
        </w:rPr>
        <w:t>.</w:t>
      </w:r>
    </w:p>
    <w:p w14:paraId="09DAA4D5" w14:textId="77777777" w:rsidR="004D74C1" w:rsidRPr="00A31808" w:rsidRDefault="004D74C1" w:rsidP="003860BD">
      <w:pPr>
        <w:rPr>
          <w:rFonts w:eastAsiaTheme="minorEastAsia"/>
          <w:lang w:eastAsia="en-US"/>
        </w:rPr>
      </w:pPr>
    </w:p>
    <w:p w14:paraId="41C2F638" w14:textId="77777777" w:rsidR="004D74C1" w:rsidRDefault="004D74C1" w:rsidP="003860BD">
      <w:pPr>
        <w:rPr>
          <w:rFonts w:eastAsiaTheme="minorEastAsia"/>
          <w:lang w:eastAsia="en-US"/>
        </w:rPr>
      </w:pPr>
    </w:p>
    <w:p w14:paraId="369EF281" w14:textId="77777777" w:rsidR="004D74C1" w:rsidRDefault="004D74C1" w:rsidP="003860BD">
      <w:pPr>
        <w:rPr>
          <w:rFonts w:eastAsiaTheme="minorEastAsia"/>
          <w:lang w:eastAsia="en-US"/>
        </w:rPr>
      </w:pPr>
    </w:p>
    <w:p w14:paraId="0359A324" w14:textId="77777777" w:rsidR="004D74C1" w:rsidRDefault="004D74C1" w:rsidP="003860BD">
      <w:pPr>
        <w:rPr>
          <w:rFonts w:eastAsiaTheme="minorEastAsia"/>
          <w:lang w:eastAsia="en-US"/>
        </w:rPr>
      </w:pPr>
    </w:p>
    <w:p w14:paraId="12DB423C" w14:textId="77777777" w:rsidR="00806A81" w:rsidRDefault="00806A81" w:rsidP="003860BD">
      <w:pPr>
        <w:rPr>
          <w:rFonts w:eastAsiaTheme="minorEastAsia"/>
          <w:lang w:eastAsia="en-US"/>
        </w:rPr>
      </w:pPr>
    </w:p>
    <w:p w14:paraId="647DD23D" w14:textId="652E571A" w:rsidR="003860BD" w:rsidRDefault="00302F3D" w:rsidP="003860BD">
      <w:pPr>
        <w:pStyle w:val="Heading2"/>
        <w:rPr>
          <w:rFonts w:eastAsiaTheme="minorEastAsia"/>
        </w:rPr>
      </w:pPr>
      <w:r>
        <w:rPr>
          <w:rFonts w:eastAsiaTheme="minorEastAsia"/>
        </w:rPr>
        <w:t>C</w:t>
      </w:r>
      <w:r w:rsidR="003860BD">
        <w:rPr>
          <w:rFonts w:eastAsiaTheme="minorEastAsia"/>
        </w:rPr>
        <w:t>loud type correlation vs SSR</w:t>
      </w:r>
    </w:p>
    <w:p w14:paraId="550E2377" w14:textId="628CE21F" w:rsidR="003860BD" w:rsidRDefault="003860BD" w:rsidP="003860BD">
      <w:pPr>
        <w:rPr>
          <w:rFonts w:eastAsiaTheme="minorEastAsia"/>
          <w:lang w:eastAsia="en-US"/>
        </w:rPr>
      </w:pPr>
    </w:p>
    <w:p w14:paraId="38754636" w14:textId="77777777" w:rsidR="00B1777D" w:rsidRPr="00B1777D" w:rsidRDefault="00280595" w:rsidP="00B1777D">
      <w:pPr>
        <w:rPr>
          <w:rFonts w:eastAsiaTheme="minorEastAsia"/>
          <w:lang w:eastAsia="en-US"/>
        </w:rPr>
      </w:pPr>
      <w:r>
        <w:rPr>
          <w:rFonts w:eastAsiaTheme="minorEastAsia" w:hint="eastAsia"/>
          <w:lang w:eastAsia="en-US"/>
        </w:rPr>
        <w:t>F</w:t>
      </w:r>
      <w:r>
        <w:rPr>
          <w:rFonts w:eastAsiaTheme="minorEastAsia"/>
          <w:lang w:eastAsia="en-US"/>
        </w:rPr>
        <w:t xml:space="preserve">irst the distribution type (gaussian or not) is checked to </w:t>
      </w:r>
      <w:r w:rsidR="00B1777D">
        <w:rPr>
          <w:rFonts w:eastAsiaTheme="minorEastAsia"/>
          <w:lang w:eastAsia="en-US"/>
        </w:rPr>
        <w:t xml:space="preserve">know if </w:t>
      </w:r>
      <w:r w:rsidR="00B1777D" w:rsidRPr="00B1777D">
        <w:rPr>
          <w:rFonts w:eastAsiaTheme="minorEastAsia"/>
          <w:lang w:eastAsia="en-US"/>
        </w:rPr>
        <w:t>Pearson correlations</w:t>
      </w:r>
    </w:p>
    <w:p w14:paraId="51CBA816" w14:textId="62739954" w:rsidR="00280595" w:rsidRDefault="00B1777D" w:rsidP="00B1777D">
      <w:pPr>
        <w:rPr>
          <w:rFonts w:eastAsiaTheme="minorEastAsia"/>
          <w:lang w:eastAsia="en-US"/>
        </w:rPr>
      </w:pPr>
      <w:r w:rsidRPr="00B1777D">
        <w:rPr>
          <w:rFonts w:eastAsiaTheme="minorEastAsia"/>
          <w:lang w:eastAsia="en-US"/>
        </w:rPr>
        <w:t>and biases are appropriate</w:t>
      </w:r>
      <w:r>
        <w:rPr>
          <w:rFonts w:eastAsiaTheme="minorEastAsia"/>
          <w:lang w:eastAsia="en-US"/>
        </w:rPr>
        <w:t xml:space="preserve"> or not.</w:t>
      </w:r>
    </w:p>
    <w:p w14:paraId="07CE0C1A" w14:textId="06B2FA18" w:rsidR="00B1777D" w:rsidRDefault="00B1777D" w:rsidP="00B1777D">
      <w:pPr>
        <w:rPr>
          <w:rFonts w:eastAsiaTheme="minorEastAsia"/>
          <w:lang w:eastAsia="en-US"/>
        </w:rPr>
      </w:pPr>
    </w:p>
    <w:p w14:paraId="1B312A7C" w14:textId="43474C75" w:rsidR="00B1777D" w:rsidRPr="003860BD" w:rsidRDefault="00A3385A" w:rsidP="00B1777D">
      <w:pPr>
        <w:rPr>
          <w:rFonts w:eastAsiaTheme="minorEastAsia"/>
          <w:lang w:eastAsia="en-US"/>
        </w:rPr>
      </w:pPr>
      <w:r>
        <w:rPr>
          <w:rFonts w:eastAsiaTheme="minorEastAsia" w:hint="eastAsia"/>
          <w:lang w:eastAsia="en-US"/>
        </w:rPr>
        <w:t>3</w:t>
      </w:r>
      <w:r>
        <w:rPr>
          <w:rFonts w:eastAsiaTheme="minorEastAsia"/>
          <w:lang w:eastAsia="en-US"/>
        </w:rPr>
        <w:t>.3</w:t>
      </w:r>
      <w:r>
        <w:rPr>
          <w:rFonts w:eastAsiaTheme="minorEastAsia"/>
          <w:lang w:eastAsia="en-US"/>
        </w:rPr>
        <w:tab/>
      </w:r>
    </w:p>
    <w:p w14:paraId="66B7AC73" w14:textId="640D6FF4" w:rsidR="00E42837" w:rsidRDefault="00E42837" w:rsidP="007256B0">
      <w:pPr>
        <w:rPr>
          <w:rFonts w:eastAsiaTheme="minorEastAsia"/>
        </w:rPr>
      </w:pPr>
    </w:p>
    <w:p w14:paraId="728CDF6B" w14:textId="18D8C50D" w:rsidR="00B167B5" w:rsidRDefault="00B167B5" w:rsidP="00B167B5">
      <w:pPr>
        <w:pStyle w:val="Heading2"/>
        <w:rPr>
          <w:rFonts w:eastAsiaTheme="minorEastAsia"/>
        </w:rPr>
      </w:pPr>
      <w:r w:rsidRPr="00B167B5">
        <w:rPr>
          <w:rFonts w:eastAsiaTheme="minorEastAsia"/>
        </w:rPr>
        <w:t>Clustering of the mean annual cycles</w:t>
      </w:r>
      <w:r>
        <w:rPr>
          <w:rFonts w:eastAsiaTheme="minorEastAsia"/>
        </w:rPr>
        <w:t xml:space="preserve"> Low Level Cloud.</w:t>
      </w:r>
    </w:p>
    <w:p w14:paraId="4F0C504C" w14:textId="267165E0" w:rsidR="00CB5387" w:rsidRDefault="00CB5387" w:rsidP="00CB5387">
      <w:pPr>
        <w:rPr>
          <w:rFonts w:eastAsiaTheme="minorEastAsia"/>
          <w:lang w:eastAsia="en-US"/>
        </w:rPr>
      </w:pPr>
    </w:p>
    <w:p w14:paraId="675E1C49" w14:textId="4A4B9002" w:rsidR="00CB5387" w:rsidRPr="00CB5387" w:rsidRDefault="00CB5387" w:rsidP="00CB5387">
      <w:pPr>
        <w:rPr>
          <w:rFonts w:eastAsiaTheme="minorEastAsia"/>
          <w:lang w:eastAsia="en-US"/>
        </w:rPr>
      </w:pPr>
      <w:r>
        <w:rPr>
          <w:rFonts w:eastAsiaTheme="minorEastAsia"/>
          <w:lang w:eastAsia="en-US"/>
        </w:rPr>
        <w:t xml:space="preserve">Linked </w:t>
      </w:r>
    </w:p>
    <w:p w14:paraId="75EF11C9" w14:textId="77777777" w:rsidR="00B167B5" w:rsidRDefault="00B167B5" w:rsidP="007256B0">
      <w:pPr>
        <w:rPr>
          <w:rFonts w:eastAsiaTheme="minorEastAsia"/>
        </w:rPr>
      </w:pPr>
    </w:p>
    <w:p w14:paraId="652A7058" w14:textId="77777777" w:rsidR="00806A81" w:rsidRDefault="00806A81" w:rsidP="007256B0">
      <w:pPr>
        <w:rPr>
          <w:rFonts w:eastAsiaTheme="minorEastAsia"/>
        </w:rPr>
      </w:pPr>
    </w:p>
    <w:p w14:paraId="292ECFDE" w14:textId="77777777" w:rsidR="00806A81" w:rsidRDefault="00806A81" w:rsidP="007256B0">
      <w:pPr>
        <w:rPr>
          <w:rFonts w:eastAsiaTheme="minorEastAsia"/>
        </w:rPr>
      </w:pPr>
    </w:p>
    <w:p w14:paraId="23FCF2BB" w14:textId="77777777" w:rsidR="00806A81" w:rsidRPr="00B167B5" w:rsidRDefault="00806A81" w:rsidP="007256B0">
      <w:pPr>
        <w:rPr>
          <w:rFonts w:eastAsiaTheme="minorEastAsia"/>
        </w:rPr>
      </w:pPr>
    </w:p>
    <w:p w14:paraId="168E7B9C" w14:textId="77777777" w:rsidR="007256B0" w:rsidRPr="00B167B5" w:rsidRDefault="007256B0" w:rsidP="007256B0">
      <w:pPr>
        <w:pStyle w:val="ListParagraph"/>
        <w:widowControl w:val="0"/>
        <w:autoSpaceDE w:val="0"/>
        <w:autoSpaceDN w:val="0"/>
        <w:adjustRightInd w:val="0"/>
        <w:ind w:left="420"/>
        <w:rPr>
          <w:rFonts w:eastAsiaTheme="minorEastAsia"/>
          <w:sz w:val="17"/>
          <w:szCs w:val="17"/>
        </w:rPr>
      </w:pPr>
    </w:p>
    <w:p w14:paraId="0000003B" w14:textId="3372CCB0" w:rsidR="00172476" w:rsidRDefault="00FD644F">
      <w:pPr>
        <w:jc w:val="both"/>
      </w:pPr>
      <w:r>
        <w:br w:type="page"/>
      </w:r>
    </w:p>
    <w:p w14:paraId="0000003C" w14:textId="48C73C46" w:rsidR="00172476" w:rsidRDefault="00FD644F">
      <w:pPr>
        <w:pStyle w:val="Heading1"/>
      </w:pPr>
      <w:bookmarkStart w:id="23" w:name="bookmark=id.26in1rg" w:colFirst="0" w:colLast="0"/>
      <w:bookmarkStart w:id="24" w:name="bookmark=id.1ksv4uv" w:colFirst="0" w:colLast="0"/>
      <w:bookmarkStart w:id="25" w:name="bookmark=id.35nkun2" w:colFirst="0" w:colLast="0"/>
      <w:bookmarkStart w:id="26" w:name="bookmark=id.lnxbz9" w:colFirst="0" w:colLast="0"/>
      <w:bookmarkStart w:id="27" w:name="_heading=h.2bn6wsx" w:colFirst="0" w:colLast="0"/>
      <w:bookmarkEnd w:id="23"/>
      <w:bookmarkEnd w:id="24"/>
      <w:bookmarkEnd w:id="25"/>
      <w:bookmarkEnd w:id="26"/>
      <w:bookmarkEnd w:id="27"/>
      <w:r>
        <w:lastRenderedPageBreak/>
        <w:t>variability</w:t>
      </w:r>
      <w:r w:rsidR="00B22476">
        <w:t xml:space="preserve"> </w:t>
      </w:r>
      <w:r w:rsidR="005C19DE">
        <w:t>of cloud in Reunion</w:t>
      </w:r>
      <w:r w:rsidR="00B22476">
        <w:t xml:space="preserve"> </w:t>
      </w:r>
    </w:p>
    <w:p w14:paraId="0000003D" w14:textId="77777777" w:rsidR="00172476" w:rsidRDefault="00172476">
      <w:pPr>
        <w:jc w:val="both"/>
      </w:pPr>
    </w:p>
    <w:p w14:paraId="338D2248" w14:textId="4F71C0A5" w:rsidR="005C19DE" w:rsidRDefault="005C19DE" w:rsidP="005C19DE">
      <w:pPr>
        <w:rPr>
          <w:w w:val="115"/>
        </w:rPr>
      </w:pPr>
      <w:r w:rsidRPr="005C19DE">
        <w:rPr>
          <w:w w:val="115"/>
        </w:rPr>
        <w:t>the characterization of cloud in reunion</w:t>
      </w:r>
    </w:p>
    <w:p w14:paraId="59F859A0" w14:textId="2793273E" w:rsidR="005C19DE" w:rsidRDefault="005C19DE" w:rsidP="005C19DE">
      <w:pPr>
        <w:rPr>
          <w:w w:val="115"/>
        </w:rPr>
      </w:pPr>
    </w:p>
    <w:p w14:paraId="53554060" w14:textId="24A126BC" w:rsidR="005C19DE" w:rsidRPr="005C19DE" w:rsidRDefault="005C19DE" w:rsidP="005C19DE">
      <w:pPr>
        <w:pStyle w:val="Heading2"/>
        <w:ind w:left="426" w:hanging="426"/>
      </w:pPr>
      <w:r>
        <w:t>Campus Saint-Denis</w:t>
      </w:r>
    </w:p>
    <w:p w14:paraId="0221EAD5" w14:textId="5557CD8B" w:rsidR="00D567DD" w:rsidRDefault="00D567DD">
      <w:pPr>
        <w:jc w:val="both"/>
      </w:pPr>
    </w:p>
    <w:p w14:paraId="24751FC5" w14:textId="3E2B9261" w:rsidR="005C19DE" w:rsidRDefault="005C19DE">
      <w:pPr>
        <w:jc w:val="both"/>
      </w:pPr>
    </w:p>
    <w:p w14:paraId="289B631D" w14:textId="6A029271" w:rsidR="00C11BCB" w:rsidRDefault="00413516" w:rsidP="00413516">
      <w:pPr>
        <w:pStyle w:val="ListParagraph"/>
        <w:numPr>
          <w:ilvl w:val="0"/>
          <w:numId w:val="10"/>
        </w:numPr>
        <w:jc w:val="both"/>
      </w:pPr>
      <w:r>
        <w:t>get</w:t>
      </w:r>
      <w:r w:rsidR="00C11BCB">
        <w:t xml:space="preserve"> 2019 data in </w:t>
      </w:r>
      <w:r>
        <w:t>Saint-Denis Campus</w:t>
      </w:r>
      <w:r w:rsidR="0039767F">
        <w:t xml:space="preserve"> in pandas </w:t>
      </w:r>
      <w:proofErr w:type="spellStart"/>
      <w:r w:rsidR="0039767F">
        <w:t>DataFrame</w:t>
      </w:r>
      <w:proofErr w:type="spellEnd"/>
    </w:p>
    <w:p w14:paraId="12EACFC8" w14:textId="397AA912" w:rsidR="00413516" w:rsidRDefault="0083706A" w:rsidP="00413516">
      <w:pPr>
        <w:pStyle w:val="ListParagraph"/>
        <w:numPr>
          <w:ilvl w:val="0"/>
          <w:numId w:val="10"/>
        </w:numPr>
        <w:jc w:val="both"/>
      </w:pPr>
      <w:r>
        <w:rPr>
          <w:rFonts w:hint="eastAsia"/>
        </w:rPr>
        <w:t>r</w:t>
      </w:r>
      <w:r>
        <w:t>egroup</w:t>
      </w:r>
      <w:r w:rsidR="00BF696C">
        <w:t xml:space="preserve"> or select</w:t>
      </w:r>
      <w:r>
        <w:t xml:space="preserve"> cloud types</w:t>
      </w:r>
    </w:p>
    <w:p w14:paraId="1BBAE2D3" w14:textId="1FF31971" w:rsidR="0083706A" w:rsidRDefault="0083706A" w:rsidP="00413516">
      <w:pPr>
        <w:pStyle w:val="ListParagraph"/>
        <w:numPr>
          <w:ilvl w:val="0"/>
          <w:numId w:val="10"/>
        </w:numPr>
        <w:jc w:val="both"/>
      </w:pPr>
      <w:r>
        <w:rPr>
          <w:rFonts w:hint="eastAsia"/>
        </w:rPr>
        <w:t>s</w:t>
      </w:r>
      <w:r>
        <w:t xml:space="preserve">how annual cycles in </w:t>
      </w:r>
      <w:r w:rsidR="00076335">
        <w:t xml:space="preserve">2019 by (month or </w:t>
      </w:r>
      <w:r w:rsidR="009D7767">
        <w:t xml:space="preserve">2 </w:t>
      </w:r>
      <w:r w:rsidR="00076335">
        <w:t>weeks</w:t>
      </w:r>
      <w:r w:rsidR="009D7767">
        <w:t xml:space="preserve"> (1440)</w:t>
      </w:r>
      <w:r w:rsidR="00076335">
        <w:t xml:space="preserve"> or </w:t>
      </w:r>
      <w:r w:rsidR="00716364">
        <w:t xml:space="preserve">bi-month) </w:t>
      </w:r>
    </w:p>
    <w:p w14:paraId="24B7234D" w14:textId="164603DD" w:rsidR="00716364" w:rsidRDefault="005723DC" w:rsidP="00413516">
      <w:pPr>
        <w:pStyle w:val="ListParagraph"/>
        <w:numPr>
          <w:ilvl w:val="0"/>
          <w:numId w:val="10"/>
        </w:numPr>
        <w:jc w:val="both"/>
      </w:pPr>
      <w:r>
        <w:rPr>
          <w:rFonts w:hint="eastAsia"/>
        </w:rPr>
        <w:t>d</w:t>
      </w:r>
      <w:r>
        <w:t>iurnal cycles in different seasons.</w:t>
      </w:r>
    </w:p>
    <w:p w14:paraId="170EE9BD" w14:textId="429530B3" w:rsidR="003E165D" w:rsidRDefault="003E165D" w:rsidP="00413516">
      <w:pPr>
        <w:pStyle w:val="ListParagraph"/>
        <w:numPr>
          <w:ilvl w:val="0"/>
          <w:numId w:val="10"/>
        </w:numPr>
        <w:jc w:val="both"/>
      </w:pPr>
      <w:r>
        <w:t>Plot as well the mean of SSR and Pr.</w:t>
      </w:r>
    </w:p>
    <w:p w14:paraId="707A2BED" w14:textId="34C2F485" w:rsidR="003E165D" w:rsidRDefault="003E165D" w:rsidP="00413516">
      <w:pPr>
        <w:pStyle w:val="ListParagraph"/>
        <w:numPr>
          <w:ilvl w:val="0"/>
          <w:numId w:val="10"/>
        </w:numPr>
        <w:jc w:val="both"/>
      </w:pPr>
      <w:r>
        <w:t xml:space="preserve">And lacy </w:t>
      </w:r>
      <w:r w:rsidR="009A12A7">
        <w:t xml:space="preserve">cloud types. </w:t>
      </w:r>
      <w:r w:rsidR="00603CB0">
        <w:t>From 2019-09 to 2020-08.</w:t>
      </w:r>
    </w:p>
    <w:p w14:paraId="44CE71C1" w14:textId="3DC97F40" w:rsidR="009A12A7" w:rsidRDefault="009A12A7" w:rsidP="00413516">
      <w:pPr>
        <w:pStyle w:val="ListParagraph"/>
        <w:numPr>
          <w:ilvl w:val="0"/>
          <w:numId w:val="10"/>
        </w:numPr>
        <w:jc w:val="both"/>
      </w:pPr>
      <w:r>
        <w:t>Lacy cloud fraction</w:t>
      </w:r>
      <w:r w:rsidR="00603CB0">
        <w:t xml:space="preserve"> </w:t>
      </w:r>
      <w:r w:rsidR="00AC4D79">
        <w:t xml:space="preserve">(multi-year, from </w:t>
      </w:r>
      <w:r w:rsidR="00B87B5A">
        <w:t>old and new camera)</w:t>
      </w:r>
    </w:p>
    <w:p w14:paraId="451127AB" w14:textId="77777777" w:rsidR="00C11BCB" w:rsidRDefault="00C11BCB">
      <w:pPr>
        <w:jc w:val="both"/>
      </w:pPr>
    </w:p>
    <w:p w14:paraId="79709454" w14:textId="77777777" w:rsidR="00A72012" w:rsidRPr="005C19DE" w:rsidRDefault="00A72012">
      <w:pPr>
        <w:jc w:val="both"/>
      </w:pPr>
    </w:p>
    <w:p w14:paraId="7DA9A440" w14:textId="361B92E9" w:rsidR="005202D3" w:rsidRPr="00F6746C" w:rsidRDefault="00F6746C" w:rsidP="00F6746C">
      <w:pPr>
        <w:jc w:val="both"/>
        <w:rPr>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21544072" w:rsidR="006248C8" w:rsidRDefault="00CB59AF" w:rsidP="00CB59AF">
      <w:pPr>
        <w:pStyle w:val="Caption"/>
        <w:jc w:val="both"/>
      </w:pPr>
      <w:r>
        <w:t xml:space="preserve">Fig. </w:t>
      </w:r>
      <w:r>
        <w:fldChar w:fldCharType="begin"/>
      </w:r>
      <w:r>
        <w:instrText>SEQ Fig. \* ARABIC</w:instrText>
      </w:r>
      <w:r w:rsidR="00000000">
        <w:fldChar w:fldCharType="separate"/>
      </w:r>
      <w: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28" w:name="OLE_LINK20"/>
      <w:bookmarkStart w:id="29" w:name="OLE_LINK21"/>
      <w:r w:rsidR="002F520E">
        <w:fldChar w:fldCharType="begin"/>
      </w:r>
      <w:r w:rsidR="002F520E">
        <w:instrText xml:space="preserve"> HYPERLINK \l "_ENREF_8" \o "Philippon, 2016 #60" </w:instrText>
      </w:r>
      <w:r w:rsidR="002F520E">
        <w:fldChar w:fldCharType="separate"/>
      </w:r>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r w:rsidR="002F520E">
        <w:fldChar w:fldCharType="end"/>
      </w:r>
      <w:bookmarkEnd w:id="28"/>
      <w:bookmarkEnd w:id="29"/>
      <w:r w:rsidR="00CF5974">
        <w:t>.</w:t>
      </w:r>
    </w:p>
    <w:p w14:paraId="793C5D16" w14:textId="77777777" w:rsidR="005202D3" w:rsidRDefault="005202D3">
      <w:pPr>
        <w:jc w:val="both"/>
      </w:pPr>
    </w:p>
    <w:p w14:paraId="76863067" w14:textId="77777777" w:rsidR="00007DC1" w:rsidRDefault="00007DC1">
      <w:pPr>
        <w:jc w:val="both"/>
      </w:pPr>
    </w:p>
    <w:p w14:paraId="68EF6EC4" w14:textId="77777777" w:rsidR="005202D3" w:rsidRDefault="005202D3">
      <w:pPr>
        <w:jc w:val="both"/>
      </w:pPr>
    </w:p>
    <w:p w14:paraId="0000003F" w14:textId="77777777" w:rsidR="00172476" w:rsidRDefault="00FD644F" w:rsidP="00B27E07">
      <w:pPr>
        <w:pStyle w:val="Heading2"/>
        <w:numPr>
          <w:ilvl w:val="0"/>
          <w:numId w:val="0"/>
        </w:numPr>
        <w:ind w:left="576" w:hanging="576"/>
      </w:pPr>
      <w:bookmarkStart w:id="30" w:name="_heading=h.qsh70q" w:colFirst="0" w:colLast="0"/>
      <w:bookmarkEnd w:id="30"/>
      <w:r>
        <w:t>SSR classification</w:t>
      </w:r>
    </w:p>
    <w:p w14:paraId="00000040" w14:textId="77777777" w:rsidR="00172476" w:rsidRDefault="00172476"/>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31" w:name="bookmark=id.1pxezwc" w:colFirst="0" w:colLast="0"/>
      <w:bookmarkStart w:id="32" w:name="bookmark=id.49x2ik5" w:colFirst="0" w:colLast="0"/>
      <w:bookmarkStart w:id="33" w:name="_heading=h.3as4poj" w:colFirst="0" w:colLast="0"/>
      <w:bookmarkEnd w:id="31"/>
      <w:bookmarkEnd w:id="32"/>
      <w:bookmarkEnd w:id="33"/>
      <w:r>
        <w:t>Discussion and Conclusion</w:t>
      </w:r>
    </w:p>
    <w:p w14:paraId="00000047" w14:textId="77777777" w:rsidR="00172476" w:rsidRDefault="00172476"/>
    <w:p w14:paraId="00000048" w14:textId="77777777" w:rsidR="00172476" w:rsidRDefault="00FD644F">
      <w:r>
        <w:rPr>
          <w:color w:val="FF0000"/>
        </w:rPr>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34" w:name="bookmark=id.147n2zr" w:colFirst="0" w:colLast="0"/>
      <w:bookmarkStart w:id="35" w:name="bookmark=id.2p2csry" w:colFirst="0" w:colLast="0"/>
      <w:bookmarkEnd w:id="34"/>
      <w:bookmarkEnd w:id="35"/>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36" w:name="_heading=h.3o7alnk" w:colFirst="0" w:colLast="0"/>
      <w:bookmarkEnd w:id="36"/>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Content>
          <w:commentRangeStart w:id="37"/>
        </w:sdtContent>
      </w:sdt>
      <w:r>
        <w:t>manuscript</w:t>
      </w:r>
      <w:commentRangeEnd w:id="37"/>
      <w:r>
        <w:commentReference w:id="37"/>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38" w:name="_heading=h.23ckvvd" w:colFirst="0" w:colLast="0"/>
      <w:bookmarkEnd w:id="38"/>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39" w:name="_heading=h.1hmsyys" w:colFirst="0" w:colLast="0"/>
      <w:bookmarkEnd w:id="39"/>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77777777" w:rsidR="00172476" w:rsidRDefault="00FD644F">
      <w:pPr>
        <w:pBdr>
          <w:top w:val="nil"/>
          <w:left w:val="nil"/>
          <w:bottom w:val="nil"/>
          <w:right w:val="nil"/>
          <w:between w:val="nil"/>
        </w:pBdr>
        <w:spacing w:after="240"/>
        <w:ind w:left="720" w:hanging="720"/>
        <w:rPr>
          <w:color w:val="000000"/>
          <w:sz w:val="20"/>
          <w:szCs w:val="20"/>
        </w:rPr>
      </w:pPr>
      <w:bookmarkStart w:id="40" w:name="_heading=h.ihv636" w:colFirst="0" w:colLast="0"/>
      <w:bookmarkEnd w:id="40"/>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27">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41" w:name="_heading=h.32hioqz" w:colFirst="0" w:colLast="0"/>
      <w:bookmarkEnd w:id="41"/>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77777777" w:rsidR="00172476" w:rsidRDefault="00FD644F">
      <w:pPr>
        <w:pBdr>
          <w:top w:val="nil"/>
          <w:left w:val="nil"/>
          <w:bottom w:val="nil"/>
          <w:right w:val="nil"/>
          <w:between w:val="nil"/>
        </w:pBdr>
        <w:spacing w:after="240"/>
        <w:ind w:left="720" w:hanging="720"/>
        <w:rPr>
          <w:color w:val="000000"/>
          <w:sz w:val="20"/>
          <w:szCs w:val="20"/>
        </w:rPr>
      </w:pPr>
      <w:bookmarkStart w:id="42" w:name="_heading=h.41mghml" w:colFirst="0" w:colLast="0"/>
      <w:bookmarkEnd w:id="42"/>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28">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43" w:name="_heading=h.2grqrue" w:colFirst="0" w:colLast="0"/>
      <w:bookmarkEnd w:id="43"/>
      <w:r>
        <w:rPr>
          <w:color w:val="000000"/>
          <w:sz w:val="20"/>
          <w:szCs w:val="20"/>
        </w:rPr>
        <w:t xml:space="preserve">IEA (2021) World Energy Outlook 2021 </w:t>
      </w:r>
    </w:p>
    <w:p w14:paraId="0000006A" w14:textId="77777777" w:rsidR="00172476" w:rsidRDefault="00FD644F">
      <w:pPr>
        <w:pBdr>
          <w:top w:val="nil"/>
          <w:left w:val="nil"/>
          <w:bottom w:val="nil"/>
          <w:right w:val="nil"/>
          <w:between w:val="nil"/>
        </w:pBdr>
        <w:spacing w:after="240"/>
        <w:ind w:left="720" w:hanging="720"/>
        <w:rPr>
          <w:color w:val="000000"/>
          <w:sz w:val="20"/>
          <w:szCs w:val="20"/>
        </w:rPr>
      </w:pPr>
      <w:bookmarkStart w:id="44" w:name="_heading=h.vx1227" w:colFirst="0" w:colLast="0"/>
      <w:bookmarkEnd w:id="44"/>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29">
        <w:r>
          <w:rPr>
            <w:color w:val="0563C1"/>
            <w:sz w:val="20"/>
            <w:szCs w:val="20"/>
            <w:u w:val="single"/>
          </w:rPr>
          <w:t>https</w:t>
        </w:r>
        <w:proofErr w:type="spellEnd"/>
        <w:r>
          <w:rPr>
            <w:color w:val="0563C1"/>
            <w:sz w:val="20"/>
            <w:szCs w:val="20"/>
            <w:u w:val="single"/>
          </w:rPr>
          <w:t>://doi.org/10.1016/j.solener.2008.02.009</w:t>
        </w:r>
      </w:hyperlink>
    </w:p>
    <w:p w14:paraId="0000006B" w14:textId="77777777" w:rsidR="00172476" w:rsidRDefault="00FD644F">
      <w:pPr>
        <w:pBdr>
          <w:top w:val="nil"/>
          <w:left w:val="nil"/>
          <w:bottom w:val="nil"/>
          <w:right w:val="nil"/>
          <w:between w:val="nil"/>
        </w:pBdr>
        <w:spacing w:after="240"/>
        <w:ind w:left="720" w:hanging="720"/>
        <w:rPr>
          <w:color w:val="000000"/>
          <w:sz w:val="20"/>
          <w:szCs w:val="20"/>
        </w:rPr>
      </w:pPr>
      <w:bookmarkStart w:id="45" w:name="_heading=h.3fwokq0" w:colFirst="0" w:colLast="0"/>
      <w:bookmarkEnd w:id="45"/>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30">
        <w:r>
          <w:rPr>
            <w:color w:val="0563C1"/>
            <w:sz w:val="20"/>
            <w:szCs w:val="20"/>
            <w:u w:val="single"/>
          </w:rPr>
          <w:t>https</w:t>
        </w:r>
        <w:proofErr w:type="spellEnd"/>
        <w:r>
          <w:rPr>
            <w:color w:val="0563C1"/>
            <w:sz w:val="20"/>
            <w:szCs w:val="20"/>
            <w:u w:val="single"/>
          </w:rPr>
          <w:t>://doi.org/10.1016/j.solener.2016.03.017</w:t>
        </w:r>
      </w:hyperlink>
    </w:p>
    <w:p w14:paraId="0000006C" w14:textId="77777777"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46" w:name="_heading=h.1v1yuxt" w:colFirst="0" w:colLast="0"/>
      <w:bookmarkEnd w:id="46"/>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proofErr w:type="gramStart"/>
      <w:r w:rsidRPr="000B2BDC">
        <w:rPr>
          <w:color w:val="000000"/>
          <w:sz w:val="20"/>
          <w:szCs w:val="20"/>
          <w:lang w:val="fr-FR"/>
        </w:rPr>
        <w:t>doi:</w:t>
      </w:r>
      <w:proofErr w:type="gramEnd"/>
      <w:hyperlink r:id="rId31">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hyperlink>
    </w:p>
    <w:p w14:paraId="0000006D" w14:textId="77777777" w:rsidR="00172476" w:rsidRDefault="00FD644F">
      <w:pPr>
        <w:pBdr>
          <w:top w:val="nil"/>
          <w:left w:val="nil"/>
          <w:bottom w:val="nil"/>
          <w:right w:val="nil"/>
          <w:between w:val="nil"/>
        </w:pBdr>
        <w:spacing w:after="240"/>
        <w:ind w:left="720" w:hanging="720"/>
        <w:rPr>
          <w:color w:val="000000"/>
          <w:sz w:val="20"/>
          <w:szCs w:val="20"/>
        </w:rPr>
      </w:pPr>
      <w:bookmarkStart w:id="47" w:name="_heading=h.4f1mdlm" w:colFirst="0" w:colLast="0"/>
      <w:bookmarkEnd w:id="47"/>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32">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48" w:name="_heading=h.2u6wntf" w:colFirst="0" w:colLast="0"/>
      <w:bookmarkEnd w:id="48"/>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49" w:name="_heading=h.19c6y18" w:colFirst="0" w:colLast="0"/>
      <w:bookmarkEnd w:id="49"/>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50" w:name="_heading=h.3tbugp1" w:colFirst="0" w:colLast="0"/>
      <w:bookmarkEnd w:id="50"/>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51" w:name="_heading=h.28h4qwu" w:colFirst="0" w:colLast="0"/>
      <w:bookmarkEnd w:id="51"/>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596D1AB5" w14:textId="77777777" w:rsidR="002F520E" w:rsidRPr="002F520E" w:rsidRDefault="00A344C4" w:rsidP="002F520E">
      <w:pPr>
        <w:pStyle w:val="EndNoteBibliography"/>
        <w:rPr>
          <w:noProof/>
        </w:rPr>
      </w:pPr>
      <w:r>
        <w:rPr>
          <w:color w:val="44546A"/>
          <w:sz w:val="18"/>
          <w:szCs w:val="18"/>
        </w:rPr>
        <w:fldChar w:fldCharType="begin"/>
      </w:r>
      <w:r w:rsidRPr="00737826">
        <w:rPr>
          <w:color w:val="44546A"/>
          <w:sz w:val="18"/>
          <w:szCs w:val="18"/>
          <w:lang w:val="de-DE"/>
        </w:rPr>
        <w:instrText xml:space="preserve"> ADDIN EN.REFLIST </w:instrText>
      </w:r>
      <w:r>
        <w:rPr>
          <w:color w:val="44546A"/>
          <w:sz w:val="18"/>
          <w:szCs w:val="18"/>
        </w:rPr>
        <w:fldChar w:fldCharType="separate"/>
      </w:r>
      <w:bookmarkStart w:id="52" w:name="_ENREF_1"/>
      <w:r w:rsidR="002F520E" w:rsidRPr="00806A81">
        <w:rPr>
          <w:noProof/>
          <w:lang w:val="de-DE"/>
        </w:rPr>
        <w:t xml:space="preserve">Aebi, C., Gröbner, J., Kämpfer, N., 2018. </w:t>
      </w:r>
      <w:r w:rsidR="002F520E" w:rsidRPr="002F520E">
        <w:rPr>
          <w:noProof/>
        </w:rPr>
        <w:t>Cloud fraction determined by thermal infrared and visible all-sky cameras. Atmos. Meas. Tech. 11(10), 5549-5563.</w:t>
      </w:r>
      <w:bookmarkEnd w:id="52"/>
    </w:p>
    <w:p w14:paraId="5AFCBA8F" w14:textId="77777777" w:rsidR="002F520E" w:rsidRPr="002F520E" w:rsidRDefault="002F520E" w:rsidP="002F520E">
      <w:pPr>
        <w:pStyle w:val="EndNoteBibliography"/>
        <w:rPr>
          <w:noProof/>
        </w:rPr>
      </w:pPr>
      <w:bookmarkStart w:id="53" w:name="_ENREF_2"/>
      <w:r w:rsidRPr="002F520E">
        <w:rPr>
          <w:noProof/>
        </w:rPr>
        <w:t>Chen, T., Rossow, W.B., Zhang, Y., 2000. Radiative Effects of Cloud-Type Variations. Journal of Climate 13(1), 264-286.</w:t>
      </w:r>
      <w:bookmarkEnd w:id="53"/>
    </w:p>
    <w:p w14:paraId="5D415A01" w14:textId="77777777" w:rsidR="002F520E" w:rsidRPr="002F520E" w:rsidRDefault="002F520E" w:rsidP="002F520E">
      <w:pPr>
        <w:pStyle w:val="EndNoteBibliography"/>
        <w:rPr>
          <w:noProof/>
        </w:rPr>
      </w:pPr>
      <w:bookmarkStart w:id="54" w:name="_ENREF_3"/>
      <w:r w:rsidRPr="002F520E">
        <w:rPr>
          <w:noProof/>
        </w:rPr>
        <w:t>Durand, J., Lees, E., Bousquet, O., Delanoë, J., Bonnardot, F., 2021. Cloud Radar Observations of Diurnal and Seasonal Cloudiness over Reunion Island. Atmosphere 12(7), 868.</w:t>
      </w:r>
      <w:bookmarkEnd w:id="54"/>
    </w:p>
    <w:p w14:paraId="2628F66A" w14:textId="77777777" w:rsidR="002F520E" w:rsidRPr="002F520E" w:rsidRDefault="002F520E" w:rsidP="002F520E">
      <w:pPr>
        <w:pStyle w:val="EndNoteBibliography"/>
        <w:rPr>
          <w:noProof/>
        </w:rPr>
      </w:pPr>
      <w:bookmarkStart w:id="55" w:name="_ENREF_4"/>
      <w:r w:rsidRPr="002F520E">
        <w:rPr>
          <w:noProof/>
        </w:rPr>
        <w:lastRenderedPageBreak/>
        <w:t>Kahn, B.H., Chahine, M.T., Stephens, G.L., Mace, G.G., Marchand, R.T., Wang, Z., Barnet, C.D., Eldering, A., Holz, R.E., Kuehn, R.E., Vane, D.G., 2008. Cloud type comparisons of AIRS, CloudSat, and CALIPSO cloud height and amount. Atmos. Chem. Phys. 8(5), 1231-1248.</w:t>
      </w:r>
      <w:bookmarkEnd w:id="55"/>
    </w:p>
    <w:p w14:paraId="5C079DFF" w14:textId="77777777" w:rsidR="002F520E" w:rsidRPr="002F520E" w:rsidRDefault="002F520E" w:rsidP="002F520E">
      <w:pPr>
        <w:pStyle w:val="EndNoteBibliography"/>
        <w:rPr>
          <w:noProof/>
        </w:rPr>
      </w:pPr>
      <w:bookmarkStart w:id="56" w:name="_ENREF_5"/>
      <w:r w:rsidRPr="002F520E">
        <w:rPr>
          <w:noProof/>
        </w:rPr>
        <w:t>Li, Y., Thompson, D.W.J., Stephens, G.L., Bony, S., 2014. A global survey of the instantaneous linkages between cloud vertical structure and large-scale climate. Journal of Geophysical Research: Atmospheres 119(7), 3770-3792.</w:t>
      </w:r>
      <w:bookmarkEnd w:id="56"/>
    </w:p>
    <w:p w14:paraId="402ED9C5" w14:textId="77777777" w:rsidR="002F520E" w:rsidRPr="002F520E" w:rsidRDefault="002F520E" w:rsidP="002F520E">
      <w:pPr>
        <w:pStyle w:val="EndNoteBibliography"/>
        <w:rPr>
          <w:noProof/>
        </w:rPr>
      </w:pPr>
      <w:bookmarkStart w:id="57" w:name="_ENREF_6"/>
      <w:r w:rsidRPr="002F520E">
        <w:rPr>
          <w:noProof/>
        </w:rPr>
        <w:t>Mialhe, P., Pohl, B., Morel, B., Trentmann, J., Jumaux, G., Bonnardot, F., Bessafi, M., Chabriat, J.-P., 2020. On the determination of coherent solar climates over a tropical island with a complex topography. Solar Energy 206, 508-521.</w:t>
      </w:r>
      <w:bookmarkEnd w:id="57"/>
    </w:p>
    <w:p w14:paraId="21CB27F3" w14:textId="77777777" w:rsidR="002F520E" w:rsidRPr="002F520E" w:rsidRDefault="002F520E" w:rsidP="002F520E">
      <w:pPr>
        <w:pStyle w:val="EndNoteBibliography"/>
        <w:rPr>
          <w:noProof/>
        </w:rPr>
      </w:pPr>
      <w:bookmarkStart w:id="58" w:name="_ENREF_7"/>
      <w:r w:rsidRPr="002F520E">
        <w:rPr>
          <w:noProof/>
        </w:rPr>
        <w:t>Miyamoto, A., Nakamura, H., Miyasaka, T., 2018. Influence of the Subtropical High and Storm Track on Low-Cloud Fraction and Its Seasonality over the South Indian Ocean. Journal of Climate 31(10), 4017-4039.</w:t>
      </w:r>
      <w:bookmarkEnd w:id="58"/>
    </w:p>
    <w:p w14:paraId="13E6FF7B" w14:textId="77777777" w:rsidR="002F520E" w:rsidRPr="002F520E" w:rsidRDefault="002F520E" w:rsidP="002F520E">
      <w:pPr>
        <w:pStyle w:val="EndNoteBibliography"/>
        <w:rPr>
          <w:noProof/>
        </w:rPr>
      </w:pPr>
      <w:bookmarkStart w:id="59" w:name="_ENREF_8"/>
      <w:r w:rsidRPr="002F520E">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59"/>
    </w:p>
    <w:p w14:paraId="56E5E856" w14:textId="77777777" w:rsidR="002F520E" w:rsidRPr="002F520E" w:rsidRDefault="002F520E" w:rsidP="002F520E">
      <w:pPr>
        <w:pStyle w:val="EndNoteBibliography"/>
        <w:rPr>
          <w:noProof/>
        </w:rPr>
      </w:pPr>
      <w:bookmarkStart w:id="60" w:name="_ENREF_9"/>
      <w:r w:rsidRPr="002F520E">
        <w:rPr>
          <w:noProof/>
        </w:rPr>
        <w:t>Riihimaki, L.D., Li, X., Hou, Z., Berg, L.K., 2021. Improving prediction of surface solar irradiance variability by integrating observed cloud characteristics and machine learning. Solar Energy 225, 275-285.</w:t>
      </w:r>
      <w:bookmarkEnd w:id="60"/>
    </w:p>
    <w:p w14:paraId="5B720CF1" w14:textId="77777777" w:rsidR="002F520E" w:rsidRPr="002F520E" w:rsidRDefault="002F520E" w:rsidP="002F520E">
      <w:pPr>
        <w:pStyle w:val="EndNoteBibliography"/>
        <w:rPr>
          <w:noProof/>
        </w:rPr>
      </w:pPr>
      <w:bookmarkStart w:id="61" w:name="_ENREF_10"/>
      <w:r w:rsidRPr="002F520E">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61"/>
    </w:p>
    <w:p w14:paraId="00000072" w14:textId="5EEB492D"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Chao TANG" w:date="2022-05-17T15:37:00Z" w:initials="ctang">
    <w:p w14:paraId="0B2CBB3D" w14:textId="24471832" w:rsidR="00A72012" w:rsidRDefault="00A72012">
      <w:pPr>
        <w:pStyle w:val="CommentText"/>
      </w:pPr>
      <w:r>
        <w:rPr>
          <w:rStyle w:val="CommentReference"/>
        </w:rPr>
        <w:annotationRef/>
      </w:r>
      <w:r>
        <w:t>Update the total number.</w:t>
      </w:r>
    </w:p>
  </w:comment>
  <w:comment w:id="18" w:author="Chao TANG" w:date="2022-05-17T15:39:00Z" w:initials="ctang">
    <w:p w14:paraId="1F2C2BCF" w14:textId="7D905745" w:rsidR="00A72012" w:rsidRDefault="00A72012">
      <w:pPr>
        <w:pStyle w:val="CommentText"/>
      </w:pPr>
      <w:r>
        <w:rPr>
          <w:rStyle w:val="CommentReference"/>
        </w:rPr>
        <w:annotationRef/>
      </w:r>
      <w:r>
        <w:t>Check the data on CCuR.</w:t>
      </w:r>
    </w:p>
  </w:comment>
  <w:comment w:id="37" w:author="Chao TANG" w:date="2022-04-27T07: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CBB3D" w15:done="0"/>
  <w15:commentEx w15:paraId="1F2C2BCF" w15:done="0"/>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3FAA" w16cex:dateUtc="2022-05-17T13:37:00Z"/>
  <w16cex:commentExtensible w16cex:durableId="262E4039" w16cex:dateUtc="2022-05-17T13:39:00Z"/>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CBB3D" w16cid:durableId="262E3FAA"/>
  <w16cid:commentId w16cid:paraId="1F2C2BCF" w16cid:durableId="262E4039"/>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43D1A" w14:textId="77777777" w:rsidR="008B194C" w:rsidRDefault="008B194C">
      <w:r>
        <w:separator/>
      </w:r>
    </w:p>
  </w:endnote>
  <w:endnote w:type="continuationSeparator" w:id="0">
    <w:p w14:paraId="1EF8EC22" w14:textId="77777777" w:rsidR="008B194C" w:rsidRDefault="008B194C">
      <w:r>
        <w:continuationSeparator/>
      </w:r>
    </w:p>
  </w:endnote>
  <w:endnote w:type="continuationNotice" w:id="1">
    <w:p w14:paraId="43E519FC" w14:textId="77777777" w:rsidR="008B194C" w:rsidRDefault="008B19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Helvetica Neue">
    <w:panose1 w:val="02000503000000020004"/>
    <w:charset w:val="00"/>
    <w:family w:val="auto"/>
    <w:pitch w:val="variable"/>
    <w:sig w:usb0="E50002FF" w:usb1="500079DB" w:usb2="00000010" w:usb3="00000000" w:csb0="00000001" w:csb1="00000000"/>
  </w:font>
  <w:font w:name="GulliverRM">
    <w:altName w:val="Cambria"/>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43A67" w14:textId="77777777" w:rsidR="008B194C" w:rsidRDefault="008B194C">
      <w:r>
        <w:separator/>
      </w:r>
    </w:p>
  </w:footnote>
  <w:footnote w:type="continuationSeparator" w:id="0">
    <w:p w14:paraId="07E652AD" w14:textId="77777777" w:rsidR="008B194C" w:rsidRDefault="008B194C">
      <w:r>
        <w:continuationSeparator/>
      </w:r>
    </w:p>
  </w:footnote>
  <w:footnote w:type="continuationNotice" w:id="1">
    <w:p w14:paraId="20952013" w14:textId="77777777" w:rsidR="008B194C" w:rsidRDefault="008B19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1016"/>
    <w:multiLevelType w:val="hybridMultilevel"/>
    <w:tmpl w:val="8EB88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7EE69FD"/>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8F24FCD"/>
    <w:multiLevelType w:val="hybridMultilevel"/>
    <w:tmpl w:val="7BE6C9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CD23752"/>
    <w:multiLevelType w:val="hybridMultilevel"/>
    <w:tmpl w:val="CE66D1B8"/>
    <w:lvl w:ilvl="0" w:tplc="040C0017">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4C277D"/>
    <w:multiLevelType w:val="hybridMultilevel"/>
    <w:tmpl w:val="31A4D562"/>
    <w:lvl w:ilvl="0" w:tplc="A69E6A68">
      <w:start w:val="1"/>
      <w:numFmt w:val="bullet"/>
      <w:lvlText w:val="•"/>
      <w:lvlJc w:val="left"/>
      <w:pPr>
        <w:tabs>
          <w:tab w:val="num" w:pos="720"/>
        </w:tabs>
        <w:ind w:left="720" w:hanging="360"/>
      </w:pPr>
      <w:rPr>
        <w:rFonts w:ascii="Arial" w:hAnsi="Arial" w:hint="default"/>
      </w:rPr>
    </w:lvl>
    <w:lvl w:ilvl="1" w:tplc="772A2878" w:tentative="1">
      <w:start w:val="1"/>
      <w:numFmt w:val="bullet"/>
      <w:lvlText w:val="•"/>
      <w:lvlJc w:val="left"/>
      <w:pPr>
        <w:tabs>
          <w:tab w:val="num" w:pos="1440"/>
        </w:tabs>
        <w:ind w:left="1440" w:hanging="360"/>
      </w:pPr>
      <w:rPr>
        <w:rFonts w:ascii="Arial" w:hAnsi="Arial" w:hint="default"/>
      </w:rPr>
    </w:lvl>
    <w:lvl w:ilvl="2" w:tplc="0812DC44" w:tentative="1">
      <w:start w:val="1"/>
      <w:numFmt w:val="bullet"/>
      <w:lvlText w:val="•"/>
      <w:lvlJc w:val="left"/>
      <w:pPr>
        <w:tabs>
          <w:tab w:val="num" w:pos="2160"/>
        </w:tabs>
        <w:ind w:left="2160" w:hanging="360"/>
      </w:pPr>
      <w:rPr>
        <w:rFonts w:ascii="Arial" w:hAnsi="Arial" w:hint="default"/>
      </w:rPr>
    </w:lvl>
    <w:lvl w:ilvl="3" w:tplc="9918BA2A" w:tentative="1">
      <w:start w:val="1"/>
      <w:numFmt w:val="bullet"/>
      <w:lvlText w:val="•"/>
      <w:lvlJc w:val="left"/>
      <w:pPr>
        <w:tabs>
          <w:tab w:val="num" w:pos="2880"/>
        </w:tabs>
        <w:ind w:left="2880" w:hanging="360"/>
      </w:pPr>
      <w:rPr>
        <w:rFonts w:ascii="Arial" w:hAnsi="Arial" w:hint="default"/>
      </w:rPr>
    </w:lvl>
    <w:lvl w:ilvl="4" w:tplc="7E108936" w:tentative="1">
      <w:start w:val="1"/>
      <w:numFmt w:val="bullet"/>
      <w:lvlText w:val="•"/>
      <w:lvlJc w:val="left"/>
      <w:pPr>
        <w:tabs>
          <w:tab w:val="num" w:pos="3600"/>
        </w:tabs>
        <w:ind w:left="3600" w:hanging="360"/>
      </w:pPr>
      <w:rPr>
        <w:rFonts w:ascii="Arial" w:hAnsi="Arial" w:hint="default"/>
      </w:rPr>
    </w:lvl>
    <w:lvl w:ilvl="5" w:tplc="492C7058" w:tentative="1">
      <w:start w:val="1"/>
      <w:numFmt w:val="bullet"/>
      <w:lvlText w:val="•"/>
      <w:lvlJc w:val="left"/>
      <w:pPr>
        <w:tabs>
          <w:tab w:val="num" w:pos="4320"/>
        </w:tabs>
        <w:ind w:left="4320" w:hanging="360"/>
      </w:pPr>
      <w:rPr>
        <w:rFonts w:ascii="Arial" w:hAnsi="Arial" w:hint="default"/>
      </w:rPr>
    </w:lvl>
    <w:lvl w:ilvl="6" w:tplc="6DB2DEA8" w:tentative="1">
      <w:start w:val="1"/>
      <w:numFmt w:val="bullet"/>
      <w:lvlText w:val="•"/>
      <w:lvlJc w:val="left"/>
      <w:pPr>
        <w:tabs>
          <w:tab w:val="num" w:pos="5040"/>
        </w:tabs>
        <w:ind w:left="5040" w:hanging="360"/>
      </w:pPr>
      <w:rPr>
        <w:rFonts w:ascii="Arial" w:hAnsi="Arial" w:hint="default"/>
      </w:rPr>
    </w:lvl>
    <w:lvl w:ilvl="7" w:tplc="8F5C4E2A" w:tentative="1">
      <w:start w:val="1"/>
      <w:numFmt w:val="bullet"/>
      <w:lvlText w:val="•"/>
      <w:lvlJc w:val="left"/>
      <w:pPr>
        <w:tabs>
          <w:tab w:val="num" w:pos="5760"/>
        </w:tabs>
        <w:ind w:left="5760" w:hanging="360"/>
      </w:pPr>
      <w:rPr>
        <w:rFonts w:ascii="Arial" w:hAnsi="Arial" w:hint="default"/>
      </w:rPr>
    </w:lvl>
    <w:lvl w:ilvl="8" w:tplc="2BCEF0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1C653C9"/>
    <w:multiLevelType w:val="hybridMultilevel"/>
    <w:tmpl w:val="E754186A"/>
    <w:lvl w:ilvl="0" w:tplc="C0BECD12">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857AA8"/>
    <w:multiLevelType w:val="multilevel"/>
    <w:tmpl w:val="B672AD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648B6FC8"/>
    <w:multiLevelType w:val="multilevel"/>
    <w:tmpl w:val="078266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2C54E8E"/>
    <w:multiLevelType w:val="hybridMultilevel"/>
    <w:tmpl w:val="67744808"/>
    <w:lvl w:ilvl="0" w:tplc="4044F7A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D9C0E66"/>
    <w:multiLevelType w:val="hybridMultilevel"/>
    <w:tmpl w:val="884EB01C"/>
    <w:lvl w:ilvl="0" w:tplc="201053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957801"/>
    <w:multiLevelType w:val="hybridMultilevel"/>
    <w:tmpl w:val="DB1C6328"/>
    <w:lvl w:ilvl="0" w:tplc="318AC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65509965">
    <w:abstractNumId w:val="7"/>
  </w:num>
  <w:num w:numId="2" w16cid:durableId="747918259">
    <w:abstractNumId w:val="1"/>
  </w:num>
  <w:num w:numId="3" w16cid:durableId="1443770857">
    <w:abstractNumId w:val="8"/>
  </w:num>
  <w:num w:numId="4" w16cid:durableId="1572425282">
    <w:abstractNumId w:val="4"/>
  </w:num>
  <w:num w:numId="5" w16cid:durableId="24672560">
    <w:abstractNumId w:val="6"/>
  </w:num>
  <w:num w:numId="6" w16cid:durableId="588973346">
    <w:abstractNumId w:val="10"/>
  </w:num>
  <w:num w:numId="7" w16cid:durableId="1976138983">
    <w:abstractNumId w:val="2"/>
  </w:num>
  <w:num w:numId="8" w16cid:durableId="1790974303">
    <w:abstractNumId w:val="0"/>
  </w:num>
  <w:num w:numId="9" w16cid:durableId="1603340647">
    <w:abstractNumId w:val="5"/>
  </w:num>
  <w:num w:numId="10" w16cid:durableId="341662359">
    <w:abstractNumId w:val="3"/>
  </w:num>
  <w:num w:numId="11" w16cid:durableId="1589775404">
    <w:abstractNumId w:val="11"/>
  </w:num>
  <w:num w:numId="12" w16cid:durableId="16535557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74&lt;/item&gt;&lt;item&gt;139&lt;/item&gt;&lt;item&gt;140&lt;/item&gt;&lt;item&gt;253&lt;/item&gt;&lt;item&gt;254&lt;/item&gt;&lt;item&gt;255&lt;/item&gt;&lt;item&gt;256&lt;/item&gt;&lt;item&gt;258&lt;/item&gt;&lt;/record-ids&gt;&lt;/item&gt;&lt;/Libraries&gt;"/>
  </w:docVars>
  <w:rsids>
    <w:rsidRoot w:val="00172476"/>
    <w:rsid w:val="00007DC1"/>
    <w:rsid w:val="000132B0"/>
    <w:rsid w:val="000316E2"/>
    <w:rsid w:val="000317D0"/>
    <w:rsid w:val="0003669A"/>
    <w:rsid w:val="00040F41"/>
    <w:rsid w:val="00042E25"/>
    <w:rsid w:val="0004391E"/>
    <w:rsid w:val="00050B36"/>
    <w:rsid w:val="0005166B"/>
    <w:rsid w:val="00054AE0"/>
    <w:rsid w:val="00056A9E"/>
    <w:rsid w:val="000761BD"/>
    <w:rsid w:val="00076335"/>
    <w:rsid w:val="00094208"/>
    <w:rsid w:val="000B2BDC"/>
    <w:rsid w:val="000C471F"/>
    <w:rsid w:val="00110F21"/>
    <w:rsid w:val="00153D35"/>
    <w:rsid w:val="00153F64"/>
    <w:rsid w:val="00170E85"/>
    <w:rsid w:val="00172476"/>
    <w:rsid w:val="001763F8"/>
    <w:rsid w:val="0018689A"/>
    <w:rsid w:val="001A0436"/>
    <w:rsid w:val="001A5F49"/>
    <w:rsid w:val="001B34BD"/>
    <w:rsid w:val="001B37AC"/>
    <w:rsid w:val="001D4685"/>
    <w:rsid w:val="001E0970"/>
    <w:rsid w:val="001E509C"/>
    <w:rsid w:val="00220AE6"/>
    <w:rsid w:val="0022536A"/>
    <w:rsid w:val="00225BD0"/>
    <w:rsid w:val="002662A9"/>
    <w:rsid w:val="00280595"/>
    <w:rsid w:val="0028335C"/>
    <w:rsid w:val="00285361"/>
    <w:rsid w:val="00286B14"/>
    <w:rsid w:val="00294153"/>
    <w:rsid w:val="00297FF3"/>
    <w:rsid w:val="002A785A"/>
    <w:rsid w:val="002C36D4"/>
    <w:rsid w:val="002C3788"/>
    <w:rsid w:val="002C593A"/>
    <w:rsid w:val="002D31D9"/>
    <w:rsid w:val="002D3777"/>
    <w:rsid w:val="002E2C6B"/>
    <w:rsid w:val="002E5C30"/>
    <w:rsid w:val="002F520E"/>
    <w:rsid w:val="002F7C23"/>
    <w:rsid w:val="00302F3D"/>
    <w:rsid w:val="00314451"/>
    <w:rsid w:val="0031534F"/>
    <w:rsid w:val="0031713B"/>
    <w:rsid w:val="00317C39"/>
    <w:rsid w:val="003260DD"/>
    <w:rsid w:val="00330139"/>
    <w:rsid w:val="00336279"/>
    <w:rsid w:val="00341F9A"/>
    <w:rsid w:val="00343E18"/>
    <w:rsid w:val="00344779"/>
    <w:rsid w:val="00352A83"/>
    <w:rsid w:val="003550EE"/>
    <w:rsid w:val="0036484D"/>
    <w:rsid w:val="00370CBE"/>
    <w:rsid w:val="00380365"/>
    <w:rsid w:val="003860BD"/>
    <w:rsid w:val="00395338"/>
    <w:rsid w:val="0039767F"/>
    <w:rsid w:val="003A0207"/>
    <w:rsid w:val="003A0C08"/>
    <w:rsid w:val="003A3367"/>
    <w:rsid w:val="003A7F2D"/>
    <w:rsid w:val="003C06A1"/>
    <w:rsid w:val="003C44C2"/>
    <w:rsid w:val="003C5C16"/>
    <w:rsid w:val="003D1884"/>
    <w:rsid w:val="003E165D"/>
    <w:rsid w:val="003E2A78"/>
    <w:rsid w:val="003E42AE"/>
    <w:rsid w:val="003F2A84"/>
    <w:rsid w:val="003F4241"/>
    <w:rsid w:val="00400D95"/>
    <w:rsid w:val="0040541D"/>
    <w:rsid w:val="00413516"/>
    <w:rsid w:val="00414CDD"/>
    <w:rsid w:val="00445FC1"/>
    <w:rsid w:val="00446EF3"/>
    <w:rsid w:val="004512D3"/>
    <w:rsid w:val="00452FD0"/>
    <w:rsid w:val="00460D2B"/>
    <w:rsid w:val="00462791"/>
    <w:rsid w:val="00462826"/>
    <w:rsid w:val="0047295E"/>
    <w:rsid w:val="0048295E"/>
    <w:rsid w:val="00496A34"/>
    <w:rsid w:val="004A1BD1"/>
    <w:rsid w:val="004A2057"/>
    <w:rsid w:val="004B337A"/>
    <w:rsid w:val="004D74C1"/>
    <w:rsid w:val="004E21FB"/>
    <w:rsid w:val="004F12A9"/>
    <w:rsid w:val="00506EB2"/>
    <w:rsid w:val="00513B70"/>
    <w:rsid w:val="005202D3"/>
    <w:rsid w:val="005322FF"/>
    <w:rsid w:val="00544979"/>
    <w:rsid w:val="005522B4"/>
    <w:rsid w:val="00553783"/>
    <w:rsid w:val="005723DC"/>
    <w:rsid w:val="0058244B"/>
    <w:rsid w:val="00582DF5"/>
    <w:rsid w:val="00593D38"/>
    <w:rsid w:val="00597220"/>
    <w:rsid w:val="005C19DE"/>
    <w:rsid w:val="005C6345"/>
    <w:rsid w:val="005D64C8"/>
    <w:rsid w:val="005D7D8B"/>
    <w:rsid w:val="005E7159"/>
    <w:rsid w:val="00603CB0"/>
    <w:rsid w:val="006248C8"/>
    <w:rsid w:val="006352E8"/>
    <w:rsid w:val="00640411"/>
    <w:rsid w:val="006465A4"/>
    <w:rsid w:val="00670EE2"/>
    <w:rsid w:val="00690A81"/>
    <w:rsid w:val="00692371"/>
    <w:rsid w:val="006A266E"/>
    <w:rsid w:val="006A40C7"/>
    <w:rsid w:val="006A5FEC"/>
    <w:rsid w:val="006D2FCE"/>
    <w:rsid w:val="006D6322"/>
    <w:rsid w:val="006F0D28"/>
    <w:rsid w:val="00714983"/>
    <w:rsid w:val="00715410"/>
    <w:rsid w:val="00716364"/>
    <w:rsid w:val="00717D75"/>
    <w:rsid w:val="007256B0"/>
    <w:rsid w:val="00737826"/>
    <w:rsid w:val="00741EA1"/>
    <w:rsid w:val="0075010A"/>
    <w:rsid w:val="00774A96"/>
    <w:rsid w:val="00785F11"/>
    <w:rsid w:val="007935CB"/>
    <w:rsid w:val="007B4AA6"/>
    <w:rsid w:val="007B7146"/>
    <w:rsid w:val="007C1D8C"/>
    <w:rsid w:val="007C51D7"/>
    <w:rsid w:val="007D3ED3"/>
    <w:rsid w:val="007E2146"/>
    <w:rsid w:val="007F1241"/>
    <w:rsid w:val="007F1E56"/>
    <w:rsid w:val="007F400F"/>
    <w:rsid w:val="007F5887"/>
    <w:rsid w:val="00806A81"/>
    <w:rsid w:val="008130C2"/>
    <w:rsid w:val="00816B9E"/>
    <w:rsid w:val="00817CD7"/>
    <w:rsid w:val="008213CE"/>
    <w:rsid w:val="0082526F"/>
    <w:rsid w:val="0083706A"/>
    <w:rsid w:val="0084252E"/>
    <w:rsid w:val="00843149"/>
    <w:rsid w:val="00860A9B"/>
    <w:rsid w:val="00866ECD"/>
    <w:rsid w:val="0087071E"/>
    <w:rsid w:val="00872875"/>
    <w:rsid w:val="008777F0"/>
    <w:rsid w:val="00885A05"/>
    <w:rsid w:val="00891709"/>
    <w:rsid w:val="008A500C"/>
    <w:rsid w:val="008B194C"/>
    <w:rsid w:val="008B594E"/>
    <w:rsid w:val="008C5D21"/>
    <w:rsid w:val="008C7469"/>
    <w:rsid w:val="008E526B"/>
    <w:rsid w:val="008E5777"/>
    <w:rsid w:val="008E6F22"/>
    <w:rsid w:val="008E7448"/>
    <w:rsid w:val="00920FB1"/>
    <w:rsid w:val="0093230C"/>
    <w:rsid w:val="00933C17"/>
    <w:rsid w:val="0093747D"/>
    <w:rsid w:val="00946A5D"/>
    <w:rsid w:val="0095583C"/>
    <w:rsid w:val="009655E2"/>
    <w:rsid w:val="0097430D"/>
    <w:rsid w:val="00974B3E"/>
    <w:rsid w:val="00985F60"/>
    <w:rsid w:val="00997C7A"/>
    <w:rsid w:val="009A12A7"/>
    <w:rsid w:val="009B185B"/>
    <w:rsid w:val="009B619D"/>
    <w:rsid w:val="009D1FA6"/>
    <w:rsid w:val="009D3FC1"/>
    <w:rsid w:val="009D675D"/>
    <w:rsid w:val="009D72CC"/>
    <w:rsid w:val="009D7767"/>
    <w:rsid w:val="009E1BB3"/>
    <w:rsid w:val="009F0007"/>
    <w:rsid w:val="009F7922"/>
    <w:rsid w:val="00A074A8"/>
    <w:rsid w:val="00A141C8"/>
    <w:rsid w:val="00A15C02"/>
    <w:rsid w:val="00A17E69"/>
    <w:rsid w:val="00A27994"/>
    <w:rsid w:val="00A31808"/>
    <w:rsid w:val="00A3385A"/>
    <w:rsid w:val="00A344C4"/>
    <w:rsid w:val="00A3565C"/>
    <w:rsid w:val="00A42CB9"/>
    <w:rsid w:val="00A448AB"/>
    <w:rsid w:val="00A52BCC"/>
    <w:rsid w:val="00A54FE6"/>
    <w:rsid w:val="00A614BE"/>
    <w:rsid w:val="00A64CDC"/>
    <w:rsid w:val="00A6634A"/>
    <w:rsid w:val="00A72012"/>
    <w:rsid w:val="00A862F9"/>
    <w:rsid w:val="00A87748"/>
    <w:rsid w:val="00AA24B5"/>
    <w:rsid w:val="00AC2D39"/>
    <w:rsid w:val="00AC4D79"/>
    <w:rsid w:val="00AE4B87"/>
    <w:rsid w:val="00AF5589"/>
    <w:rsid w:val="00B0413E"/>
    <w:rsid w:val="00B0534A"/>
    <w:rsid w:val="00B07495"/>
    <w:rsid w:val="00B07B2C"/>
    <w:rsid w:val="00B167B5"/>
    <w:rsid w:val="00B1777D"/>
    <w:rsid w:val="00B21F54"/>
    <w:rsid w:val="00B22476"/>
    <w:rsid w:val="00B22923"/>
    <w:rsid w:val="00B27E07"/>
    <w:rsid w:val="00B30F83"/>
    <w:rsid w:val="00B3225A"/>
    <w:rsid w:val="00B60556"/>
    <w:rsid w:val="00B67FC8"/>
    <w:rsid w:val="00B703B0"/>
    <w:rsid w:val="00B70F31"/>
    <w:rsid w:val="00B87B5A"/>
    <w:rsid w:val="00BA2890"/>
    <w:rsid w:val="00BC3023"/>
    <w:rsid w:val="00BD318C"/>
    <w:rsid w:val="00BF15B8"/>
    <w:rsid w:val="00BF696C"/>
    <w:rsid w:val="00C009A4"/>
    <w:rsid w:val="00C03306"/>
    <w:rsid w:val="00C0612A"/>
    <w:rsid w:val="00C102E2"/>
    <w:rsid w:val="00C11BCB"/>
    <w:rsid w:val="00C21305"/>
    <w:rsid w:val="00C35426"/>
    <w:rsid w:val="00C50D16"/>
    <w:rsid w:val="00C66CED"/>
    <w:rsid w:val="00C67047"/>
    <w:rsid w:val="00C709C5"/>
    <w:rsid w:val="00C822CC"/>
    <w:rsid w:val="00C86994"/>
    <w:rsid w:val="00CA3D52"/>
    <w:rsid w:val="00CA5A15"/>
    <w:rsid w:val="00CA695C"/>
    <w:rsid w:val="00CA715E"/>
    <w:rsid w:val="00CB0A5E"/>
    <w:rsid w:val="00CB0B6B"/>
    <w:rsid w:val="00CB2A5B"/>
    <w:rsid w:val="00CB5387"/>
    <w:rsid w:val="00CB59AF"/>
    <w:rsid w:val="00CC73A8"/>
    <w:rsid w:val="00CD6DD1"/>
    <w:rsid w:val="00CF5974"/>
    <w:rsid w:val="00D0735A"/>
    <w:rsid w:val="00D073F9"/>
    <w:rsid w:val="00D07D8A"/>
    <w:rsid w:val="00D14650"/>
    <w:rsid w:val="00D20B29"/>
    <w:rsid w:val="00D247C4"/>
    <w:rsid w:val="00D25910"/>
    <w:rsid w:val="00D26004"/>
    <w:rsid w:val="00D300F8"/>
    <w:rsid w:val="00D40F2B"/>
    <w:rsid w:val="00D435D4"/>
    <w:rsid w:val="00D46FF0"/>
    <w:rsid w:val="00D47B06"/>
    <w:rsid w:val="00D567DD"/>
    <w:rsid w:val="00D61331"/>
    <w:rsid w:val="00D61AE9"/>
    <w:rsid w:val="00D76C5E"/>
    <w:rsid w:val="00D816F5"/>
    <w:rsid w:val="00DC030A"/>
    <w:rsid w:val="00DC11DF"/>
    <w:rsid w:val="00DC1A4D"/>
    <w:rsid w:val="00DC6794"/>
    <w:rsid w:val="00DD2A7C"/>
    <w:rsid w:val="00DD644A"/>
    <w:rsid w:val="00DD6618"/>
    <w:rsid w:val="00DE0C6D"/>
    <w:rsid w:val="00DE191B"/>
    <w:rsid w:val="00DF00EC"/>
    <w:rsid w:val="00E02F94"/>
    <w:rsid w:val="00E1060F"/>
    <w:rsid w:val="00E32502"/>
    <w:rsid w:val="00E40218"/>
    <w:rsid w:val="00E42837"/>
    <w:rsid w:val="00E4603C"/>
    <w:rsid w:val="00E47855"/>
    <w:rsid w:val="00E50631"/>
    <w:rsid w:val="00E61B19"/>
    <w:rsid w:val="00E712F6"/>
    <w:rsid w:val="00E7283F"/>
    <w:rsid w:val="00E824F8"/>
    <w:rsid w:val="00EA22A7"/>
    <w:rsid w:val="00EA537C"/>
    <w:rsid w:val="00EB7F43"/>
    <w:rsid w:val="00EC6C32"/>
    <w:rsid w:val="00EE04E1"/>
    <w:rsid w:val="00EE21CA"/>
    <w:rsid w:val="00EF01CE"/>
    <w:rsid w:val="00F23B91"/>
    <w:rsid w:val="00F26048"/>
    <w:rsid w:val="00F2609E"/>
    <w:rsid w:val="00F31884"/>
    <w:rsid w:val="00F41B1E"/>
    <w:rsid w:val="00F521FD"/>
    <w:rsid w:val="00F560F6"/>
    <w:rsid w:val="00F6133F"/>
    <w:rsid w:val="00F6746C"/>
    <w:rsid w:val="00F87356"/>
    <w:rsid w:val="00FA6227"/>
    <w:rsid w:val="00FB3371"/>
    <w:rsid w:val="00FC2EE8"/>
    <w:rsid w:val="00FD5144"/>
    <w:rsid w:val="00FD644F"/>
    <w:rsid w:val="00FE38B2"/>
    <w:rsid w:val="10C2357F"/>
    <w:rsid w:val="207542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FB09B60B-089D-4C4E-A03D-DE4C8129B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35C"/>
    <w:rPr>
      <w:rFonts w:eastAsia="Times New Roman"/>
    </w:rPr>
  </w:style>
  <w:style w:type="paragraph" w:styleId="Heading1">
    <w:name w:val="heading 1"/>
    <w:basedOn w:val="Normal"/>
    <w:next w:val="Normal"/>
    <w:link w:val="Heading1Char"/>
    <w:uiPriority w:val="9"/>
    <w:qFormat/>
    <w:rsid w:val="009C4054"/>
    <w:pPr>
      <w:numPr>
        <w:numId w:val="2"/>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0"/>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88602">
      <w:bodyDiv w:val="1"/>
      <w:marLeft w:val="0"/>
      <w:marRight w:val="0"/>
      <w:marTop w:val="0"/>
      <w:marBottom w:val="0"/>
      <w:divBdr>
        <w:top w:val="none" w:sz="0" w:space="0" w:color="auto"/>
        <w:left w:val="none" w:sz="0" w:space="0" w:color="auto"/>
        <w:bottom w:val="none" w:sz="0" w:space="0" w:color="auto"/>
        <w:right w:val="none" w:sz="0" w:space="0" w:color="auto"/>
      </w:divBdr>
      <w:divsChild>
        <w:div w:id="1759673070">
          <w:marLeft w:val="360"/>
          <w:marRight w:val="0"/>
          <w:marTop w:val="200"/>
          <w:marBottom w:val="0"/>
          <w:divBdr>
            <w:top w:val="none" w:sz="0" w:space="0" w:color="auto"/>
            <w:left w:val="none" w:sz="0" w:space="0" w:color="auto"/>
            <w:bottom w:val="none" w:sz="0" w:space="0" w:color="auto"/>
            <w:right w:val="none" w:sz="0" w:space="0" w:color="auto"/>
          </w:divBdr>
        </w:div>
      </w:divsChild>
    </w:div>
    <w:div w:id="521551394">
      <w:bodyDiv w:val="1"/>
      <w:marLeft w:val="0"/>
      <w:marRight w:val="0"/>
      <w:marTop w:val="0"/>
      <w:marBottom w:val="0"/>
      <w:divBdr>
        <w:top w:val="none" w:sz="0" w:space="0" w:color="auto"/>
        <w:left w:val="none" w:sz="0" w:space="0" w:color="auto"/>
        <w:bottom w:val="none" w:sz="0" w:space="0" w:color="auto"/>
        <w:right w:val="none" w:sz="0" w:space="0" w:color="auto"/>
      </w:divBdr>
    </w:div>
    <w:div w:id="598024604">
      <w:bodyDiv w:val="1"/>
      <w:marLeft w:val="0"/>
      <w:marRight w:val="0"/>
      <w:marTop w:val="0"/>
      <w:marBottom w:val="0"/>
      <w:divBdr>
        <w:top w:val="none" w:sz="0" w:space="0" w:color="auto"/>
        <w:left w:val="none" w:sz="0" w:space="0" w:color="auto"/>
        <w:bottom w:val="none" w:sz="0" w:space="0" w:color="auto"/>
        <w:right w:val="none" w:sz="0" w:space="0" w:color="auto"/>
      </w:divBdr>
      <w:divsChild>
        <w:div w:id="1238438647">
          <w:marLeft w:val="0"/>
          <w:marRight w:val="0"/>
          <w:marTop w:val="0"/>
          <w:marBottom w:val="0"/>
          <w:divBdr>
            <w:top w:val="none" w:sz="0" w:space="0" w:color="auto"/>
            <w:left w:val="none" w:sz="0" w:space="0" w:color="auto"/>
            <w:bottom w:val="none" w:sz="0" w:space="0" w:color="auto"/>
            <w:right w:val="none" w:sz="0" w:space="0" w:color="auto"/>
          </w:divBdr>
          <w:divsChild>
            <w:div w:id="1685016657">
              <w:marLeft w:val="0"/>
              <w:marRight w:val="0"/>
              <w:marTop w:val="0"/>
              <w:marBottom w:val="0"/>
              <w:divBdr>
                <w:top w:val="none" w:sz="0" w:space="0" w:color="auto"/>
                <w:left w:val="none" w:sz="0" w:space="0" w:color="auto"/>
                <w:bottom w:val="none" w:sz="0" w:space="0" w:color="auto"/>
                <w:right w:val="none" w:sz="0" w:space="0" w:color="auto"/>
              </w:divBdr>
              <w:divsChild>
                <w:div w:id="53577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528715808">
      <w:bodyDiv w:val="1"/>
      <w:marLeft w:val="0"/>
      <w:marRight w:val="0"/>
      <w:marTop w:val="0"/>
      <w:marBottom w:val="0"/>
      <w:divBdr>
        <w:top w:val="none" w:sz="0" w:space="0" w:color="auto"/>
        <w:left w:val="none" w:sz="0" w:space="0" w:color="auto"/>
        <w:bottom w:val="none" w:sz="0" w:space="0" w:color="auto"/>
        <w:right w:val="none" w:sz="0" w:space="0" w:color="auto"/>
      </w:divBdr>
      <w:divsChild>
        <w:div w:id="1996717824">
          <w:marLeft w:val="0"/>
          <w:marRight w:val="0"/>
          <w:marTop w:val="0"/>
          <w:marBottom w:val="0"/>
          <w:divBdr>
            <w:top w:val="none" w:sz="0" w:space="0" w:color="auto"/>
            <w:left w:val="none" w:sz="0" w:space="0" w:color="auto"/>
            <w:bottom w:val="none" w:sz="0" w:space="0" w:color="auto"/>
            <w:right w:val="none" w:sz="0" w:space="0" w:color="auto"/>
          </w:divBdr>
          <w:divsChild>
            <w:div w:id="738478935">
              <w:marLeft w:val="0"/>
              <w:marRight w:val="0"/>
              <w:marTop w:val="0"/>
              <w:marBottom w:val="0"/>
              <w:divBdr>
                <w:top w:val="none" w:sz="0" w:space="0" w:color="auto"/>
                <w:left w:val="none" w:sz="0" w:space="0" w:color="auto"/>
                <w:bottom w:val="none" w:sz="0" w:space="0" w:color="auto"/>
                <w:right w:val="none" w:sz="0" w:space="0" w:color="auto"/>
              </w:divBdr>
              <w:divsChild>
                <w:div w:id="9425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microsoft.com/office/2016/09/relationships/commentsIds" Target="commentsIds.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wcsaf.org/web/guest/scientificdocumentation" TargetMode="External"/><Relationship Id="rId17" Type="http://schemas.microsoft.com/office/2011/relationships/commentsExtended" Target="commentsExtended.xml"/><Relationship Id="rId25" Type="http://schemas.openxmlformats.org/officeDocument/2006/relationships/image" Target="media/image9.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jpeg"/><Relationship Id="rId29" Type="http://schemas.openxmlformats.org/officeDocument/2006/relationships/hyperlink" Target="https://doi.org/10.1016/j.solener.2008.02.0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yperlink" Target="https://doi.org/10.1016/j.rser.2020.110151"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png"/><Relationship Id="rId28" Type="http://schemas.openxmlformats.org/officeDocument/2006/relationships/hyperlink" Target="https://doi.org/10.1002/qj.3803" TargetMode="Externa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hyperlink" Target="https://doi.org/10.1016/B978-0-12-819727-1.00054-6" TargetMode="External"/><Relationship Id="rId4" Type="http://schemas.openxmlformats.org/officeDocument/2006/relationships/settings" Target="settings.xml"/><Relationship Id="rId9" Type="http://schemas.openxmlformats.org/officeDocument/2006/relationships/hyperlink" Target="https://docs.google.com/document/d/1YAUEVlxqM1g7M8y9fNNj1f-l_JvcCOyy/edit?usp=sharing&amp;ouid=115400583048984110222&amp;rtpof=true&amp;sd=true" TargetMode="External"/><Relationship Id="rId14" Type="http://schemas.openxmlformats.org/officeDocument/2006/relationships/image" Target="media/image2.jpeg"/><Relationship Id="rId22" Type="http://schemas.openxmlformats.org/officeDocument/2006/relationships/image" Target="media/image6.jpeg"/><Relationship Id="rId27" Type="http://schemas.openxmlformats.org/officeDocument/2006/relationships/hyperlink" Target="https://doi.org/10.1016/j.rser.2017.05.046" TargetMode="External"/><Relationship Id="rId30" Type="http://schemas.openxmlformats.org/officeDocument/2006/relationships/hyperlink" Target="https://doi.org/10.1016/j.solener.2016.03.017" TargetMode="External"/><Relationship Id="rId8" Type="http://schemas.openxmlformats.org/officeDocument/2006/relationships/hyperlink" Target="mailto:chao.tang@univ-reunion.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8</Pages>
  <Words>4699</Words>
  <Characters>26790</Characters>
  <Application>Microsoft Office Word</Application>
  <DocSecurity>0</DocSecurity>
  <Lines>223</Lines>
  <Paragraphs>62</Paragraphs>
  <ScaleCrop>false</ScaleCrop>
  <Company>Université de La Réunion</Company>
  <LinksUpToDate>false</LinksUpToDate>
  <CharactersWithSpaces>3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Tang</dc:creator>
  <cp:keywords/>
  <cp:lastModifiedBy>Tang Tang</cp:lastModifiedBy>
  <cp:revision>315</cp:revision>
  <dcterms:created xsi:type="dcterms:W3CDTF">2019-05-22T04:17:00Z</dcterms:created>
  <dcterms:modified xsi:type="dcterms:W3CDTF">2022-08-03T04:05:00Z</dcterms:modified>
</cp:coreProperties>
</file>